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349D69A"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2D0946" w:rsidRPr="00354016">
        <w:rPr>
          <w:rFonts w:ascii="Calibri" w:hAnsi="Calibri"/>
          <w:color w:val="000000" w:themeColor="text1"/>
          <w:sz w:val="24"/>
          <w:szCs w:val="24"/>
          <w:highlight w:val="yellow"/>
        </w:rPr>
        <w:t>?</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1C6AECA3" w14:textId="77777777" w:rsidR="00DB389D" w:rsidRDefault="00DB389D"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D427FB" w:rsidRDefault="00D443EC" w:rsidP="008828E8">
      <w:pPr>
        <w:jc w:val="right"/>
        <w:rPr>
          <w:b/>
          <w:i/>
        </w:rPr>
      </w:pPr>
      <w:r>
        <w:rPr>
          <w:b/>
          <w:i/>
        </w:rPr>
        <w:t>Dedico</w:t>
      </w:r>
      <w:r w:rsidR="008828E8" w:rsidRPr="00D427FB">
        <w:rPr>
          <w:b/>
          <w:i/>
        </w:rPr>
        <w:t xml:space="preserve"> à minha mãe, Carla, ao meu pai, Augusto, e ao meu irmão, Gustavo</w:t>
      </w:r>
    </w:p>
    <w:p w14:paraId="4F7D31A1" w14:textId="77777777" w:rsidR="008828E8" w:rsidRPr="00D427FB" w:rsidRDefault="008828E8" w:rsidP="008828E8">
      <w:pPr>
        <w:jc w:val="right"/>
        <w:rPr>
          <w:b/>
          <w:i/>
        </w:rPr>
      </w:pPr>
      <w:r w:rsidRPr="00D427FB">
        <w:rPr>
          <w:b/>
          <w:i/>
        </w:rPr>
        <w:t>Na tentativa de mostrar um pouco do meu mundo de ervas daninhas e tudo mais</w:t>
      </w:r>
    </w:p>
    <w:p w14:paraId="10E5C442" w14:textId="77777777" w:rsidR="008828E8" w:rsidRPr="00D427FB" w:rsidRDefault="008828E8" w:rsidP="008828E8">
      <w:pPr>
        <w:jc w:val="right"/>
        <w:rPr>
          <w:b/>
          <w:i/>
        </w:rPr>
      </w:pPr>
      <w:r w:rsidRPr="00D427FB">
        <w:rPr>
          <w:b/>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1BA4090B"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1AB3071E"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 Paula Giroldo, Mariana Fogo e Pedro Hirata, que, das mais diversas formas, estiveram disponíveis e caminharam ao meu lado ao longo do mestrado, sempre cuidando de mim e me tornando mais forte e mais feliz!</w:t>
      </w:r>
    </w:p>
    <w:p w14:paraId="54324C37" w14:textId="56A87502"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pelo carinho, pela amizade. Obrigada pelos almoços, jantares e risadas. </w:t>
      </w:r>
      <w:r>
        <w:rPr>
          <w:rFonts w:asciiTheme="majorHAnsi" w:hAnsiTheme="majorHAnsi"/>
        </w:rPr>
        <w:t>Sem vocês, não consig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4951FCA"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fazer sentir a pessoa mais sortuda do mundo quando diz que</w:t>
      </w:r>
      <w:r w:rsidR="004011E7">
        <w:rPr>
          <w:rFonts w:asciiTheme="majorHAnsi" w:hAnsiTheme="majorHAnsi"/>
        </w:rPr>
        <w:t xml:space="preserve"> </w:t>
      </w:r>
      <w:r w:rsidR="00A127DC">
        <w:rPr>
          <w:rFonts w:asciiTheme="majorHAnsi" w:hAnsiTheme="majorHAnsi"/>
        </w:rPr>
        <w:t>[</w:t>
      </w:r>
      <w:r w:rsidR="00A127DC" w:rsidRPr="00A127DC">
        <w:rPr>
          <w:rFonts w:asciiTheme="majorHAnsi" w:hAnsiTheme="majorHAnsi"/>
          <w:highlight w:val="yellow"/>
        </w:rPr>
        <w:t>COMPLEMENTAR</w:t>
      </w:r>
      <w:r w:rsidR="00A127DC">
        <w:rPr>
          <w:rFonts w:asciiTheme="majorHAnsi" w:hAnsiTheme="majorHAnsi"/>
        </w:rPr>
        <w:t>].</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7EEA7FAA"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 xml:space="preserve">ao Daniel, meu namorado e companheiro, com quem tenho o prazer de conviver, de conversar sobre o mestrado e todo o resto, que tanto me ajuda em fases de muita ansiedade e que compartilha comigo as felicidades do projeto, mesmo sempre “achando tudo </w:t>
      </w:r>
      <w:r w:rsidRPr="00B56BF0">
        <w:rPr>
          <w:rFonts w:asciiTheme="majorHAnsi" w:hAnsiTheme="majorHAnsi"/>
        </w:rPr>
        <w:lastRenderedPageBreak/>
        <w:t>muito difícil”. Meu amor, obrigada por todo o carinho, a paciência e o aconchego (e por ter cuidado da casa sozinho no último semestre!)</w:t>
      </w:r>
    </w:p>
    <w:p w14:paraId="1BADF758" w14:textId="3F6C036A" w:rsidR="00666655" w:rsidRPr="005D2103" w:rsidRDefault="00666655" w:rsidP="00457151">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24FCD30" w14:textId="77777777" w:rsidR="005D2103" w:rsidRDefault="005D2103" w:rsidP="005D2103">
      <w:pPr>
        <w:pStyle w:val="TOC1"/>
        <w:spacing w:line="276" w:lineRule="auto"/>
        <w:rPr>
          <w:color w:val="7F7F7F" w:themeColor="text1" w:themeTint="80"/>
          <w:sz w:val="24"/>
          <w:szCs w:val="24"/>
        </w:rPr>
      </w:pPr>
    </w:p>
    <w:p w14:paraId="5E561CC4" w14:textId="77777777" w:rsidR="005D2103" w:rsidRDefault="00457151" w:rsidP="005D2103">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5D2103">
        <w:rPr>
          <w:noProof/>
        </w:rPr>
        <w:t>1</w:t>
      </w:r>
      <w:r w:rsidR="005D2103">
        <w:rPr>
          <w:rFonts w:eastAsiaTheme="minorEastAsia"/>
          <w:b w:val="0"/>
          <w:bCs w:val="0"/>
          <w:caps w:val="0"/>
          <w:noProof/>
          <w:sz w:val="24"/>
          <w:szCs w:val="24"/>
          <w:u w:val="none"/>
          <w:lang w:val="en-US"/>
        </w:rPr>
        <w:tab/>
      </w:r>
      <w:r w:rsidR="005D2103" w:rsidRPr="00C41FFC">
        <w:rPr>
          <w:noProof/>
          <w:color w:val="000000" w:themeColor="text1"/>
        </w:rPr>
        <w:t>RESUMO</w:t>
      </w:r>
      <w:r w:rsidR="005D2103">
        <w:rPr>
          <w:noProof/>
        </w:rPr>
        <w:tab/>
      </w:r>
      <w:r w:rsidR="005D2103">
        <w:rPr>
          <w:noProof/>
        </w:rPr>
        <w:fldChar w:fldCharType="begin"/>
      </w:r>
      <w:r w:rsidR="005D2103">
        <w:rPr>
          <w:noProof/>
        </w:rPr>
        <w:instrText xml:space="preserve"> PAGEREF _Toc487883785 \h </w:instrText>
      </w:r>
      <w:r w:rsidR="005D2103">
        <w:rPr>
          <w:noProof/>
        </w:rPr>
      </w:r>
      <w:r w:rsidR="005D2103">
        <w:rPr>
          <w:noProof/>
        </w:rPr>
        <w:fldChar w:fldCharType="separate"/>
      </w:r>
      <w:r w:rsidR="001B315A">
        <w:rPr>
          <w:noProof/>
        </w:rPr>
        <w:t>11</w:t>
      </w:r>
      <w:r w:rsidR="005D2103">
        <w:rPr>
          <w:noProof/>
        </w:rPr>
        <w:fldChar w:fldCharType="end"/>
      </w:r>
    </w:p>
    <w:p w14:paraId="289A80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C41FFC">
        <w:rPr>
          <w:noProof/>
          <w:color w:val="000000" w:themeColor="text1"/>
        </w:rPr>
        <w:t>ABSTRACT</w:t>
      </w:r>
      <w:r>
        <w:rPr>
          <w:noProof/>
        </w:rPr>
        <w:tab/>
      </w:r>
      <w:r>
        <w:rPr>
          <w:noProof/>
        </w:rPr>
        <w:fldChar w:fldCharType="begin"/>
      </w:r>
      <w:r>
        <w:rPr>
          <w:noProof/>
        </w:rPr>
        <w:instrText xml:space="preserve"> PAGEREF _Toc487883786 \h </w:instrText>
      </w:r>
      <w:r>
        <w:rPr>
          <w:noProof/>
        </w:rPr>
      </w:r>
      <w:r>
        <w:rPr>
          <w:noProof/>
        </w:rPr>
        <w:fldChar w:fldCharType="separate"/>
      </w:r>
      <w:r w:rsidR="001B315A">
        <w:rPr>
          <w:noProof/>
        </w:rPr>
        <w:t>12</w:t>
      </w:r>
      <w:r>
        <w:rPr>
          <w:noProof/>
        </w:rPr>
        <w:fldChar w:fldCharType="end"/>
      </w:r>
    </w:p>
    <w:p w14:paraId="4A4AB8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C41FFC">
        <w:rPr>
          <w:noProof/>
          <w:color w:val="000000" w:themeColor="text1"/>
        </w:rPr>
        <w:t>PREFÁCIO</w:t>
      </w:r>
      <w:r>
        <w:rPr>
          <w:noProof/>
        </w:rPr>
        <w:tab/>
      </w:r>
      <w:r>
        <w:rPr>
          <w:noProof/>
        </w:rPr>
        <w:fldChar w:fldCharType="begin"/>
      </w:r>
      <w:r>
        <w:rPr>
          <w:noProof/>
        </w:rPr>
        <w:instrText xml:space="preserve"> PAGEREF _Toc487883787 \h </w:instrText>
      </w:r>
      <w:r>
        <w:rPr>
          <w:noProof/>
        </w:rPr>
      </w:r>
      <w:r>
        <w:rPr>
          <w:noProof/>
        </w:rPr>
        <w:fldChar w:fldCharType="separate"/>
      </w:r>
      <w:r w:rsidR="001B315A">
        <w:rPr>
          <w:noProof/>
        </w:rPr>
        <w:t>13</w:t>
      </w:r>
      <w:r>
        <w:rPr>
          <w:noProof/>
        </w:rPr>
        <w:fldChar w:fldCharType="end"/>
      </w:r>
    </w:p>
    <w:p w14:paraId="2FA10D0F"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C41FFC">
        <w:rPr>
          <w:noProof/>
          <w:color w:val="000000" w:themeColor="text1"/>
        </w:rPr>
        <w:t>INTRODUÇÃO</w:t>
      </w:r>
      <w:r>
        <w:rPr>
          <w:noProof/>
        </w:rPr>
        <w:tab/>
      </w:r>
      <w:r>
        <w:rPr>
          <w:noProof/>
        </w:rPr>
        <w:fldChar w:fldCharType="begin"/>
      </w:r>
      <w:r>
        <w:rPr>
          <w:noProof/>
        </w:rPr>
        <w:instrText xml:space="preserve"> PAGEREF _Toc487883788 \h </w:instrText>
      </w:r>
      <w:r>
        <w:rPr>
          <w:noProof/>
        </w:rPr>
      </w:r>
      <w:r>
        <w:rPr>
          <w:noProof/>
        </w:rPr>
        <w:fldChar w:fldCharType="separate"/>
      </w:r>
      <w:r w:rsidR="001B315A">
        <w:rPr>
          <w:noProof/>
        </w:rPr>
        <w:t>17</w:t>
      </w:r>
      <w:r>
        <w:rPr>
          <w:noProof/>
        </w:rPr>
        <w:fldChar w:fldCharType="end"/>
      </w:r>
    </w:p>
    <w:p w14:paraId="507EB7D6"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C41FFC">
        <w:rPr>
          <w:noProof/>
          <w:color w:val="000000" w:themeColor="text1"/>
        </w:rPr>
        <w:t>MATERIAL E MÉTODOS</w:t>
      </w:r>
      <w:r>
        <w:rPr>
          <w:noProof/>
        </w:rPr>
        <w:tab/>
      </w:r>
      <w:r>
        <w:rPr>
          <w:noProof/>
        </w:rPr>
        <w:fldChar w:fldCharType="begin"/>
      </w:r>
      <w:r>
        <w:rPr>
          <w:noProof/>
        </w:rPr>
        <w:instrText xml:space="preserve"> PAGEREF _Toc487883789 \h </w:instrText>
      </w:r>
      <w:r>
        <w:rPr>
          <w:noProof/>
        </w:rPr>
      </w:r>
      <w:r>
        <w:rPr>
          <w:noProof/>
        </w:rPr>
        <w:fldChar w:fldCharType="separate"/>
      </w:r>
      <w:r w:rsidR="001B315A">
        <w:rPr>
          <w:noProof/>
        </w:rPr>
        <w:t>26</w:t>
      </w:r>
      <w:r>
        <w:rPr>
          <w:noProof/>
        </w:rPr>
        <w:fldChar w:fldCharType="end"/>
      </w:r>
    </w:p>
    <w:p w14:paraId="285F8035"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C41FFC">
        <w:rPr>
          <w:noProof/>
          <w:color w:val="000000" w:themeColor="text1"/>
        </w:rPr>
        <w:t>Descrição do modelo</w:t>
      </w:r>
      <w:r>
        <w:rPr>
          <w:noProof/>
        </w:rPr>
        <w:tab/>
      </w:r>
      <w:r>
        <w:rPr>
          <w:noProof/>
        </w:rPr>
        <w:fldChar w:fldCharType="begin"/>
      </w:r>
      <w:r>
        <w:rPr>
          <w:noProof/>
        </w:rPr>
        <w:instrText xml:space="preserve"> PAGEREF _Toc487883790 \h </w:instrText>
      </w:r>
      <w:r>
        <w:rPr>
          <w:noProof/>
        </w:rPr>
      </w:r>
      <w:r>
        <w:rPr>
          <w:noProof/>
        </w:rPr>
        <w:fldChar w:fldCharType="separate"/>
      </w:r>
      <w:r w:rsidR="001B315A">
        <w:rPr>
          <w:noProof/>
        </w:rPr>
        <w:t>26</w:t>
      </w:r>
      <w:r>
        <w:rPr>
          <w:noProof/>
        </w:rPr>
        <w:fldChar w:fldCharType="end"/>
      </w:r>
    </w:p>
    <w:p w14:paraId="72C64792"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C41FFC">
        <w:rPr>
          <w:noProof/>
          <w:color w:val="000000" w:themeColor="text1"/>
        </w:rPr>
        <w:t>Cenários simulados</w:t>
      </w:r>
      <w:r>
        <w:rPr>
          <w:noProof/>
        </w:rPr>
        <w:tab/>
      </w:r>
      <w:r>
        <w:rPr>
          <w:noProof/>
        </w:rPr>
        <w:fldChar w:fldCharType="begin"/>
      </w:r>
      <w:r>
        <w:rPr>
          <w:noProof/>
        </w:rPr>
        <w:instrText xml:space="preserve"> PAGEREF _Toc487883791 \h </w:instrText>
      </w:r>
      <w:r>
        <w:rPr>
          <w:noProof/>
        </w:rPr>
      </w:r>
      <w:r>
        <w:rPr>
          <w:noProof/>
        </w:rPr>
        <w:fldChar w:fldCharType="separate"/>
      </w:r>
      <w:r w:rsidR="001B315A">
        <w:rPr>
          <w:noProof/>
        </w:rPr>
        <w:t>27</w:t>
      </w:r>
      <w:r>
        <w:rPr>
          <w:noProof/>
        </w:rPr>
        <w:fldChar w:fldCharType="end"/>
      </w:r>
    </w:p>
    <w:p w14:paraId="3BB48F7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C41FFC">
        <w:rPr>
          <w:noProof/>
          <w:color w:val="000000" w:themeColor="text1"/>
        </w:rPr>
        <w:t>Variáveis operacionais</w:t>
      </w:r>
      <w:r>
        <w:rPr>
          <w:noProof/>
        </w:rPr>
        <w:tab/>
      </w:r>
      <w:r>
        <w:rPr>
          <w:noProof/>
        </w:rPr>
        <w:fldChar w:fldCharType="begin"/>
      </w:r>
      <w:r>
        <w:rPr>
          <w:noProof/>
        </w:rPr>
        <w:instrText xml:space="preserve"> PAGEREF _Toc487883792 \h </w:instrText>
      </w:r>
      <w:r>
        <w:rPr>
          <w:noProof/>
        </w:rPr>
      </w:r>
      <w:r>
        <w:rPr>
          <w:noProof/>
        </w:rPr>
        <w:fldChar w:fldCharType="separate"/>
      </w:r>
      <w:r w:rsidR="001B315A">
        <w:rPr>
          <w:noProof/>
        </w:rPr>
        <w:t>31</w:t>
      </w:r>
      <w:r>
        <w:rPr>
          <w:noProof/>
        </w:rPr>
        <w:fldChar w:fldCharType="end"/>
      </w:r>
    </w:p>
    <w:p w14:paraId="18F0C9EF"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1</w:t>
      </w:r>
      <w:r>
        <w:rPr>
          <w:rFonts w:eastAsiaTheme="minorEastAsia"/>
          <w:smallCaps w:val="0"/>
          <w:noProof/>
          <w:sz w:val="24"/>
          <w:szCs w:val="24"/>
          <w:lang w:val="en-US"/>
        </w:rPr>
        <w:tab/>
      </w:r>
      <w:r w:rsidRPr="00C41FFC">
        <w:rPr>
          <w:noProof/>
        </w:rPr>
        <w:t>Variáveis de interesse</w:t>
      </w:r>
      <w:r>
        <w:rPr>
          <w:noProof/>
        </w:rPr>
        <w:tab/>
      </w:r>
      <w:r>
        <w:rPr>
          <w:noProof/>
        </w:rPr>
        <w:fldChar w:fldCharType="begin"/>
      </w:r>
      <w:r>
        <w:rPr>
          <w:noProof/>
        </w:rPr>
        <w:instrText xml:space="preserve"> PAGEREF _Toc487883793 \h </w:instrText>
      </w:r>
      <w:r>
        <w:rPr>
          <w:noProof/>
        </w:rPr>
      </w:r>
      <w:r>
        <w:rPr>
          <w:noProof/>
        </w:rPr>
        <w:fldChar w:fldCharType="separate"/>
      </w:r>
      <w:r w:rsidR="001B315A">
        <w:rPr>
          <w:noProof/>
        </w:rPr>
        <w:t>31</w:t>
      </w:r>
      <w:r>
        <w:rPr>
          <w:noProof/>
        </w:rPr>
        <w:fldChar w:fldCharType="end"/>
      </w:r>
    </w:p>
    <w:p w14:paraId="687F9968"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2</w:t>
      </w:r>
      <w:r>
        <w:rPr>
          <w:rFonts w:eastAsiaTheme="minorEastAsia"/>
          <w:smallCaps w:val="0"/>
          <w:noProof/>
          <w:sz w:val="24"/>
          <w:szCs w:val="24"/>
          <w:lang w:val="en-US"/>
        </w:rPr>
        <w:tab/>
      </w:r>
      <w:r w:rsidRPr="00C41FFC">
        <w:rPr>
          <w:noProof/>
        </w:rPr>
        <w:t>Variáveis preditoras</w:t>
      </w:r>
      <w:r>
        <w:rPr>
          <w:noProof/>
        </w:rPr>
        <w:tab/>
      </w:r>
      <w:r>
        <w:rPr>
          <w:noProof/>
        </w:rPr>
        <w:fldChar w:fldCharType="begin"/>
      </w:r>
      <w:r>
        <w:rPr>
          <w:noProof/>
        </w:rPr>
        <w:instrText xml:space="preserve"> PAGEREF _Toc487883794 \h </w:instrText>
      </w:r>
      <w:r>
        <w:rPr>
          <w:noProof/>
        </w:rPr>
      </w:r>
      <w:r>
        <w:rPr>
          <w:noProof/>
        </w:rPr>
        <w:fldChar w:fldCharType="separate"/>
      </w:r>
      <w:r w:rsidR="001B315A">
        <w:rPr>
          <w:noProof/>
        </w:rPr>
        <w:t>32</w:t>
      </w:r>
      <w:r>
        <w:rPr>
          <w:noProof/>
        </w:rPr>
        <w:fldChar w:fldCharType="end"/>
      </w:r>
    </w:p>
    <w:p w14:paraId="022D24D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C41FFC">
        <w:rPr>
          <w:noProof/>
          <w:color w:val="000000" w:themeColor="text1"/>
        </w:rPr>
        <w:t>Análise dos dados</w:t>
      </w:r>
      <w:r>
        <w:rPr>
          <w:noProof/>
        </w:rPr>
        <w:tab/>
      </w:r>
      <w:r>
        <w:rPr>
          <w:noProof/>
        </w:rPr>
        <w:fldChar w:fldCharType="begin"/>
      </w:r>
      <w:r>
        <w:rPr>
          <w:noProof/>
        </w:rPr>
        <w:instrText xml:space="preserve"> PAGEREF _Toc487883795 \h </w:instrText>
      </w:r>
      <w:r>
        <w:rPr>
          <w:noProof/>
        </w:rPr>
      </w:r>
      <w:r>
        <w:rPr>
          <w:noProof/>
        </w:rPr>
        <w:fldChar w:fldCharType="separate"/>
      </w:r>
      <w:r w:rsidR="001B315A">
        <w:rPr>
          <w:noProof/>
        </w:rPr>
        <w:t>32</w:t>
      </w:r>
      <w:r>
        <w:rPr>
          <w:noProof/>
        </w:rPr>
        <w:fldChar w:fldCharType="end"/>
      </w:r>
    </w:p>
    <w:p w14:paraId="18EB21D3"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C41FFC">
        <w:rPr>
          <w:noProof/>
          <w:color w:val="000000" w:themeColor="text1"/>
        </w:rPr>
        <w:t>RESULTADOS</w:t>
      </w:r>
      <w:r>
        <w:rPr>
          <w:noProof/>
        </w:rPr>
        <w:tab/>
      </w:r>
      <w:r>
        <w:rPr>
          <w:noProof/>
        </w:rPr>
        <w:fldChar w:fldCharType="begin"/>
      </w:r>
      <w:r>
        <w:rPr>
          <w:noProof/>
        </w:rPr>
        <w:instrText xml:space="preserve"> PAGEREF _Toc487883796 \h </w:instrText>
      </w:r>
      <w:r>
        <w:rPr>
          <w:noProof/>
        </w:rPr>
      </w:r>
      <w:r>
        <w:rPr>
          <w:noProof/>
        </w:rPr>
        <w:fldChar w:fldCharType="separate"/>
      </w:r>
      <w:r w:rsidR="001B315A">
        <w:rPr>
          <w:noProof/>
        </w:rPr>
        <w:t>35</w:t>
      </w:r>
      <w:r>
        <w:rPr>
          <w:noProof/>
        </w:rPr>
        <w:fldChar w:fldCharType="end"/>
      </w:r>
    </w:p>
    <w:p w14:paraId="0F7D6DB4"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C41FFC">
        <w:rPr>
          <w:noProof/>
          <w:color w:val="000000" w:themeColor="text1"/>
        </w:rPr>
        <w:t>Cenário evolutivo: uma população com mutação</w:t>
      </w:r>
      <w:r>
        <w:rPr>
          <w:noProof/>
        </w:rPr>
        <w:tab/>
      </w:r>
      <w:r>
        <w:rPr>
          <w:noProof/>
        </w:rPr>
        <w:fldChar w:fldCharType="begin"/>
      </w:r>
      <w:r>
        <w:rPr>
          <w:noProof/>
        </w:rPr>
        <w:instrText xml:space="preserve"> PAGEREF _Toc487883797 \h </w:instrText>
      </w:r>
      <w:r>
        <w:rPr>
          <w:noProof/>
        </w:rPr>
      </w:r>
      <w:r>
        <w:rPr>
          <w:noProof/>
        </w:rPr>
        <w:fldChar w:fldCharType="separate"/>
      </w:r>
      <w:r w:rsidR="001B315A">
        <w:rPr>
          <w:noProof/>
        </w:rPr>
        <w:t>35</w:t>
      </w:r>
      <w:r>
        <w:rPr>
          <w:noProof/>
        </w:rPr>
        <w:fldChar w:fldCharType="end"/>
      </w:r>
    </w:p>
    <w:p w14:paraId="59E658E6"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798 \h </w:instrText>
      </w:r>
      <w:r>
        <w:rPr>
          <w:noProof/>
        </w:rPr>
      </w:r>
      <w:r>
        <w:rPr>
          <w:noProof/>
        </w:rPr>
        <w:fldChar w:fldCharType="separate"/>
      </w:r>
      <w:r w:rsidR="001B315A">
        <w:rPr>
          <w:noProof/>
        </w:rPr>
        <w:t>35</w:t>
      </w:r>
      <w:r>
        <w:rPr>
          <w:noProof/>
        </w:rPr>
        <w:fldChar w:fldCharType="end"/>
      </w:r>
    </w:p>
    <w:p w14:paraId="74ED467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799 \h </w:instrText>
      </w:r>
      <w:r>
        <w:rPr>
          <w:noProof/>
        </w:rPr>
      </w:r>
      <w:r>
        <w:rPr>
          <w:noProof/>
        </w:rPr>
        <w:fldChar w:fldCharType="separate"/>
      </w:r>
      <w:r w:rsidR="001B315A">
        <w:rPr>
          <w:noProof/>
        </w:rPr>
        <w:t>36</w:t>
      </w:r>
      <w:r>
        <w:rPr>
          <w:noProof/>
        </w:rPr>
        <w:fldChar w:fldCharType="end"/>
      </w:r>
    </w:p>
    <w:p w14:paraId="4DB55E6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C41FFC">
        <w:rPr>
          <w:noProof/>
          <w:color w:val="000000" w:themeColor="text1"/>
        </w:rPr>
        <w:t>Cenário ecológico: diversas espécies sem mutação</w:t>
      </w:r>
      <w:r>
        <w:rPr>
          <w:noProof/>
        </w:rPr>
        <w:tab/>
      </w:r>
      <w:r>
        <w:rPr>
          <w:noProof/>
        </w:rPr>
        <w:fldChar w:fldCharType="begin"/>
      </w:r>
      <w:r>
        <w:rPr>
          <w:noProof/>
        </w:rPr>
        <w:instrText xml:space="preserve"> PAGEREF _Toc487883800 \h </w:instrText>
      </w:r>
      <w:r>
        <w:rPr>
          <w:noProof/>
        </w:rPr>
      </w:r>
      <w:r>
        <w:rPr>
          <w:noProof/>
        </w:rPr>
        <w:fldChar w:fldCharType="separate"/>
      </w:r>
      <w:r w:rsidR="001B315A">
        <w:rPr>
          <w:noProof/>
        </w:rPr>
        <w:t>37</w:t>
      </w:r>
      <w:r>
        <w:rPr>
          <w:noProof/>
        </w:rPr>
        <w:fldChar w:fldCharType="end"/>
      </w:r>
    </w:p>
    <w:p w14:paraId="41F39C8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1 \h </w:instrText>
      </w:r>
      <w:r>
        <w:rPr>
          <w:noProof/>
        </w:rPr>
      </w:r>
      <w:r>
        <w:rPr>
          <w:noProof/>
        </w:rPr>
        <w:fldChar w:fldCharType="separate"/>
      </w:r>
      <w:r w:rsidR="001B315A">
        <w:rPr>
          <w:noProof/>
        </w:rPr>
        <w:t>38</w:t>
      </w:r>
      <w:r>
        <w:rPr>
          <w:noProof/>
        </w:rPr>
        <w:fldChar w:fldCharType="end"/>
      </w:r>
    </w:p>
    <w:p w14:paraId="39C83A89"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2 \h </w:instrText>
      </w:r>
      <w:r>
        <w:rPr>
          <w:noProof/>
        </w:rPr>
      </w:r>
      <w:r>
        <w:rPr>
          <w:noProof/>
        </w:rPr>
        <w:fldChar w:fldCharType="separate"/>
      </w:r>
      <w:r w:rsidR="001B315A">
        <w:rPr>
          <w:noProof/>
        </w:rPr>
        <w:t>39</w:t>
      </w:r>
      <w:r>
        <w:rPr>
          <w:noProof/>
        </w:rPr>
        <w:fldChar w:fldCharType="end"/>
      </w:r>
    </w:p>
    <w:p w14:paraId="517A77A7"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3 \h </w:instrText>
      </w:r>
      <w:r>
        <w:rPr>
          <w:noProof/>
        </w:rPr>
      </w:r>
      <w:r>
        <w:rPr>
          <w:noProof/>
        </w:rPr>
        <w:fldChar w:fldCharType="separate"/>
      </w:r>
      <w:r w:rsidR="001B315A">
        <w:rPr>
          <w:noProof/>
        </w:rPr>
        <w:t>40</w:t>
      </w:r>
      <w:r>
        <w:rPr>
          <w:noProof/>
        </w:rPr>
        <w:fldChar w:fldCharType="end"/>
      </w:r>
    </w:p>
    <w:p w14:paraId="624D325C"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C41FFC">
        <w:rPr>
          <w:noProof/>
          <w:color w:val="000000" w:themeColor="text1"/>
        </w:rPr>
        <w:t>Cenário eco-evolutivo: diversas espécies com mutação</w:t>
      </w:r>
      <w:r>
        <w:rPr>
          <w:noProof/>
        </w:rPr>
        <w:tab/>
      </w:r>
      <w:r>
        <w:rPr>
          <w:noProof/>
        </w:rPr>
        <w:fldChar w:fldCharType="begin"/>
      </w:r>
      <w:r>
        <w:rPr>
          <w:noProof/>
        </w:rPr>
        <w:instrText xml:space="preserve"> PAGEREF _Toc487883804 \h </w:instrText>
      </w:r>
      <w:r>
        <w:rPr>
          <w:noProof/>
        </w:rPr>
      </w:r>
      <w:r>
        <w:rPr>
          <w:noProof/>
        </w:rPr>
        <w:fldChar w:fldCharType="separate"/>
      </w:r>
      <w:r w:rsidR="001B315A">
        <w:rPr>
          <w:noProof/>
        </w:rPr>
        <w:t>41</w:t>
      </w:r>
      <w:r>
        <w:rPr>
          <w:noProof/>
        </w:rPr>
        <w:fldChar w:fldCharType="end"/>
      </w:r>
    </w:p>
    <w:p w14:paraId="4691D47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5 \h </w:instrText>
      </w:r>
      <w:r>
        <w:rPr>
          <w:noProof/>
        </w:rPr>
      </w:r>
      <w:r>
        <w:rPr>
          <w:noProof/>
        </w:rPr>
        <w:fldChar w:fldCharType="separate"/>
      </w:r>
      <w:r w:rsidR="001B315A">
        <w:rPr>
          <w:noProof/>
        </w:rPr>
        <w:t>42</w:t>
      </w:r>
      <w:r>
        <w:rPr>
          <w:noProof/>
        </w:rPr>
        <w:fldChar w:fldCharType="end"/>
      </w:r>
    </w:p>
    <w:p w14:paraId="6390489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6 \h </w:instrText>
      </w:r>
      <w:r>
        <w:rPr>
          <w:noProof/>
        </w:rPr>
      </w:r>
      <w:r>
        <w:rPr>
          <w:noProof/>
        </w:rPr>
        <w:fldChar w:fldCharType="separate"/>
      </w:r>
      <w:r w:rsidR="001B315A">
        <w:rPr>
          <w:noProof/>
        </w:rPr>
        <w:t>43</w:t>
      </w:r>
      <w:r>
        <w:rPr>
          <w:noProof/>
        </w:rPr>
        <w:fldChar w:fldCharType="end"/>
      </w:r>
    </w:p>
    <w:p w14:paraId="313DE2FC"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7 \h </w:instrText>
      </w:r>
      <w:r>
        <w:rPr>
          <w:noProof/>
        </w:rPr>
      </w:r>
      <w:r>
        <w:rPr>
          <w:noProof/>
        </w:rPr>
        <w:fldChar w:fldCharType="separate"/>
      </w:r>
      <w:r w:rsidR="001B315A">
        <w:rPr>
          <w:noProof/>
        </w:rPr>
        <w:t>44</w:t>
      </w:r>
      <w:r>
        <w:rPr>
          <w:noProof/>
        </w:rPr>
        <w:fldChar w:fldCharType="end"/>
      </w:r>
    </w:p>
    <w:p w14:paraId="2E39A960"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C41FFC">
        <w:rPr>
          <w:noProof/>
          <w:color w:val="000000" w:themeColor="text1"/>
        </w:rPr>
        <w:t>DISCUSSÃO</w:t>
      </w:r>
      <w:r>
        <w:rPr>
          <w:noProof/>
        </w:rPr>
        <w:tab/>
      </w:r>
      <w:r>
        <w:rPr>
          <w:noProof/>
        </w:rPr>
        <w:fldChar w:fldCharType="begin"/>
      </w:r>
      <w:r>
        <w:rPr>
          <w:noProof/>
        </w:rPr>
        <w:instrText xml:space="preserve"> PAGEREF _Toc487883808 \h </w:instrText>
      </w:r>
      <w:r>
        <w:rPr>
          <w:noProof/>
        </w:rPr>
      </w:r>
      <w:r>
        <w:rPr>
          <w:noProof/>
        </w:rPr>
        <w:fldChar w:fldCharType="separate"/>
      </w:r>
      <w:r w:rsidR="001B315A">
        <w:rPr>
          <w:noProof/>
        </w:rPr>
        <w:t>50</w:t>
      </w:r>
      <w:r>
        <w:rPr>
          <w:noProof/>
        </w:rPr>
        <w:fldChar w:fldCharType="end"/>
      </w:r>
    </w:p>
    <w:p w14:paraId="75239A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C41FFC">
        <w:rPr>
          <w:noProof/>
          <w:color w:val="000000" w:themeColor="text1"/>
        </w:rPr>
        <w:t>CONCLUSÃO</w:t>
      </w:r>
      <w:r>
        <w:rPr>
          <w:noProof/>
        </w:rPr>
        <w:tab/>
      </w:r>
      <w:r>
        <w:rPr>
          <w:noProof/>
        </w:rPr>
        <w:fldChar w:fldCharType="begin"/>
      </w:r>
      <w:r>
        <w:rPr>
          <w:noProof/>
        </w:rPr>
        <w:instrText xml:space="preserve"> PAGEREF _Toc487883809 \h </w:instrText>
      </w:r>
      <w:r>
        <w:rPr>
          <w:noProof/>
        </w:rPr>
      </w:r>
      <w:r>
        <w:rPr>
          <w:noProof/>
        </w:rPr>
        <w:fldChar w:fldCharType="separate"/>
      </w:r>
      <w:r w:rsidR="001B315A">
        <w:rPr>
          <w:noProof/>
        </w:rPr>
        <w:t>61</w:t>
      </w:r>
      <w:r>
        <w:rPr>
          <w:noProof/>
        </w:rPr>
        <w:fldChar w:fldCharType="end"/>
      </w:r>
    </w:p>
    <w:p w14:paraId="71F7470C"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C41FFC">
        <w:rPr>
          <w:noProof/>
          <w:color w:val="000000" w:themeColor="text1"/>
        </w:rPr>
        <w:t>POSFÁCIO</w:t>
      </w:r>
      <w:r>
        <w:rPr>
          <w:noProof/>
        </w:rPr>
        <w:tab/>
      </w:r>
      <w:r>
        <w:rPr>
          <w:noProof/>
        </w:rPr>
        <w:fldChar w:fldCharType="begin"/>
      </w:r>
      <w:r>
        <w:rPr>
          <w:noProof/>
        </w:rPr>
        <w:instrText xml:space="preserve"> PAGEREF _Toc487883810 \h </w:instrText>
      </w:r>
      <w:r>
        <w:rPr>
          <w:noProof/>
        </w:rPr>
      </w:r>
      <w:r>
        <w:rPr>
          <w:noProof/>
        </w:rPr>
        <w:fldChar w:fldCharType="separate"/>
      </w:r>
      <w:r w:rsidR="001B315A">
        <w:rPr>
          <w:noProof/>
        </w:rPr>
        <w:t>62</w:t>
      </w:r>
      <w:r>
        <w:rPr>
          <w:noProof/>
        </w:rPr>
        <w:fldChar w:fldCharType="end"/>
      </w:r>
    </w:p>
    <w:p w14:paraId="366D92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C41FFC">
        <w:rPr>
          <w:noProof/>
          <w:color w:val="000000" w:themeColor="text1"/>
        </w:rPr>
        <w:t>REFERÊNCIAS BIBLIOGRÁFICAS</w:t>
      </w:r>
      <w:r>
        <w:rPr>
          <w:noProof/>
        </w:rPr>
        <w:tab/>
      </w:r>
      <w:r>
        <w:rPr>
          <w:noProof/>
        </w:rPr>
        <w:fldChar w:fldCharType="begin"/>
      </w:r>
      <w:r>
        <w:rPr>
          <w:noProof/>
        </w:rPr>
        <w:instrText xml:space="preserve"> PAGEREF _Toc487883811 \h </w:instrText>
      </w:r>
      <w:r>
        <w:rPr>
          <w:noProof/>
        </w:rPr>
      </w:r>
      <w:r>
        <w:rPr>
          <w:noProof/>
        </w:rPr>
        <w:fldChar w:fldCharType="separate"/>
      </w:r>
      <w:r w:rsidR="001B315A">
        <w:rPr>
          <w:noProof/>
        </w:rPr>
        <w:t>64</w:t>
      </w:r>
      <w:r>
        <w:rPr>
          <w:noProof/>
        </w:rPr>
        <w:fldChar w:fldCharType="end"/>
      </w:r>
    </w:p>
    <w:p w14:paraId="3CDE73D9" w14:textId="49B4FD73" w:rsidR="005D2103" w:rsidRDefault="005D2103" w:rsidP="005D2103">
      <w:pPr>
        <w:pStyle w:val="TOC1"/>
        <w:spacing w:line="276" w:lineRule="auto"/>
        <w:rPr>
          <w:noProof/>
        </w:rPr>
      </w:pPr>
      <w:r>
        <w:rPr>
          <w:noProof/>
        </w:rPr>
        <w:t>11</w:t>
      </w:r>
      <w:r>
        <w:rPr>
          <w:rFonts w:eastAsiaTheme="minorEastAsia"/>
          <w:b w:val="0"/>
          <w:bCs w:val="0"/>
          <w:caps w:val="0"/>
          <w:noProof/>
          <w:sz w:val="24"/>
          <w:szCs w:val="24"/>
          <w:u w:val="none"/>
          <w:lang w:val="en-US"/>
        </w:rPr>
        <w:tab/>
      </w:r>
      <w:r w:rsidRPr="00C41FFC">
        <w:rPr>
          <w:noProof/>
          <w:color w:val="000000" w:themeColor="text1"/>
        </w:rPr>
        <w:t>APÊNDICES</w:t>
      </w:r>
      <w:r>
        <w:rPr>
          <w:noProof/>
        </w:rPr>
        <w:tab/>
      </w:r>
      <w:r>
        <w:rPr>
          <w:noProof/>
        </w:rPr>
        <w:fldChar w:fldCharType="begin"/>
      </w:r>
      <w:r>
        <w:rPr>
          <w:noProof/>
        </w:rPr>
        <w:instrText xml:space="preserve"> PAGEREF _Toc487883812 \h </w:instrText>
      </w:r>
      <w:r>
        <w:rPr>
          <w:noProof/>
        </w:rPr>
      </w:r>
      <w:r>
        <w:rPr>
          <w:noProof/>
        </w:rPr>
        <w:fldChar w:fldCharType="separate"/>
      </w:r>
      <w:r w:rsidR="001B315A">
        <w:rPr>
          <w:noProof/>
        </w:rPr>
        <w:t>73</w:t>
      </w:r>
      <w:r>
        <w:rPr>
          <w:noProof/>
        </w:rPr>
        <w:fldChar w:fldCharType="end"/>
      </w:r>
    </w:p>
    <w:p w14:paraId="341F544E" w14:textId="77777777" w:rsidR="005D2103" w:rsidRPr="005D2103" w:rsidRDefault="005D2103" w:rsidP="005D2103">
      <w:pPr>
        <w:spacing w:line="276" w:lineRule="auto"/>
      </w:pPr>
    </w:p>
    <w:p w14:paraId="1B50DCA1" w14:textId="74C6C500" w:rsidR="000A3C4C" w:rsidRPr="003C4B41" w:rsidRDefault="00457151" w:rsidP="005D2103">
      <w:pPr>
        <w:pStyle w:val="Heading1"/>
        <w:spacing w:line="276" w:lineRule="auto"/>
      </w:pPr>
      <w:r w:rsidRPr="00A72B24">
        <w:rPr>
          <w:b w:val="0"/>
        </w:rPr>
        <w:lastRenderedPageBreak/>
        <w:fldChar w:fldCharType="end"/>
      </w:r>
      <w:bookmarkStart w:id="1" w:name="_Toc487883785"/>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883786"/>
    <w:p w14:paraId="2DB3278E" w14:textId="477B3601"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eco-evolutivo,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eco-evolutivo,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Apenas no cenário eco-evolutivo</w:t>
      </w:r>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em contraposição à panmixia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bookmarkStart w:id="4" w:name="_Toc487883787"/>
    <w:bookmarkEnd w:id="0"/>
    <w:p w14:paraId="00E301AB" w14:textId="3CAB4B19" w:rsidR="000E34DD" w:rsidRPr="003C4B41" w:rsidRDefault="000E34DD" w:rsidP="000E34DD">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2C3BF8B1"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150098">
        <w:rPr>
          <w:rFonts w:asciiTheme="majorHAnsi" w:hAnsiTheme="majorHAnsi" w:cs="Times"/>
        </w:rPr>
        <w:t>, bem menos estranhamente, em</w:t>
      </w:r>
      <w:r w:rsidR="000731B2">
        <w:rPr>
          <w:rFonts w:asciiTheme="majorHAnsi" w:hAnsiTheme="majorHAnsi" w:cs="Times"/>
        </w:rPr>
        <w:t xml:space="preserve"> árvores.</w:t>
      </w:r>
    </w:p>
    <w:p w14:paraId="0C195D2B" w14:textId="77777777" w:rsidR="00C762BF" w:rsidRPr="00C762BF" w:rsidRDefault="00C762BF" w:rsidP="00C762BF"/>
    <w:bookmarkStart w:id="5" w:name="_Toc487883788"/>
    <w:p w14:paraId="759D3F8B" w14:textId="7517453B"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7"/>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7"/>
      <w:r w:rsidR="004831FA">
        <w:rPr>
          <w:rStyle w:val="CommentReference"/>
        </w:rPr>
        <w:commentReference w:id="7"/>
      </w:r>
    </w:p>
    <w:p w14:paraId="52E087CC" w14:textId="277A2A13"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1456343D"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4962227"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bookmarkStart w:id="8" w:name="_Toc487883789"/>
    <w:p w14:paraId="6D2161F1" w14:textId="35523162"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8"/>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9" w:name="_Toc487883790"/>
      <w:r w:rsidRPr="007F7CAE">
        <w:t>5</w:t>
      </w:r>
      <w:r w:rsidR="00A564CF" w:rsidRPr="007F7CAE">
        <w:t xml:space="preserve">.1 </w:t>
      </w:r>
      <w:r w:rsidR="00A564CF" w:rsidRPr="007F7CAE">
        <w:tab/>
      </w:r>
      <w:r w:rsidR="00A564CF" w:rsidRPr="005117BD">
        <w:rPr>
          <w:color w:val="000000" w:themeColor="text1"/>
        </w:rPr>
        <w:t>Descrição do modelo</w:t>
      </w:r>
      <w:bookmarkEnd w:id="9"/>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0"/>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0"/>
      <w:r w:rsidR="007640FC">
        <w:rPr>
          <w:rStyle w:val="CommentReference"/>
          <w:rFonts w:asciiTheme="minorHAnsi" w:hAnsiTheme="minorHAnsi" w:cstheme="minorBidi"/>
        </w:rPr>
        <w:commentReference w:id="10"/>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1"/>
      <w:r w:rsidRPr="00233AB2">
        <w:rPr>
          <w:rFonts w:asciiTheme="majorHAnsi" w:hAnsiTheme="majorHAnsi"/>
          <w:sz w:val="24"/>
          <w:szCs w:val="24"/>
        </w:rPr>
        <w:t>um número de gametas masculinos que é igual para todos os indivíduos independente de suas estratégias</w:t>
      </w:r>
      <w:commentRangeEnd w:id="11"/>
      <w:r w:rsidR="00C70DFE">
        <w:rPr>
          <w:rStyle w:val="CommentReference"/>
          <w:rFonts w:asciiTheme="minorHAnsi" w:hAnsiTheme="minorHAnsi" w:cstheme="minorBidi"/>
        </w:rPr>
        <w:commentReference w:id="11"/>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2" w:name="_Toc487883791"/>
      <w:r w:rsidRPr="007F7CAE">
        <w:t>5</w:t>
      </w:r>
      <w:r w:rsidR="00A564CF" w:rsidRPr="007F7CAE">
        <w:t xml:space="preserve">.2 </w:t>
      </w:r>
      <w:r w:rsidR="00A564CF" w:rsidRPr="007F7CAE">
        <w:tab/>
      </w:r>
      <w:r w:rsidR="001054C0" w:rsidRPr="005117BD">
        <w:rPr>
          <w:color w:val="000000" w:themeColor="text1"/>
        </w:rPr>
        <w:t>Cenários simulados</w:t>
      </w:r>
      <w:bookmarkEnd w:id="12"/>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3"/>
      <w:r w:rsidRPr="00233AB2">
        <w:rPr>
          <w:rStyle w:val="s2"/>
          <w:rFonts w:asciiTheme="majorHAnsi" w:hAnsiTheme="majorHAnsi"/>
          <w:color w:val="000000" w:themeColor="text1"/>
          <w:sz w:val="24"/>
          <w:szCs w:val="24"/>
        </w:rPr>
        <w:t xml:space="preserve">variar a riqueza de cinco a 500, </w:t>
      </w:r>
      <w:commentRangeEnd w:id="13"/>
      <w:r w:rsidR="0087410C">
        <w:rPr>
          <w:rStyle w:val="CommentReference"/>
          <w:rFonts w:asciiTheme="minorHAnsi" w:hAnsiTheme="minorHAnsi" w:cstheme="minorBidi"/>
        </w:rPr>
        <w:commentReference w:id="13"/>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4"/>
      <w:r w:rsidRPr="00233AB2">
        <w:rPr>
          <w:rStyle w:val="s2"/>
          <w:rFonts w:asciiTheme="majorHAnsi" w:hAnsiTheme="majorHAnsi"/>
          <w:i/>
          <w:color w:val="000000" w:themeColor="text1"/>
          <w:sz w:val="24"/>
          <w:szCs w:val="24"/>
        </w:rPr>
        <w:t>Bertholletia excelsa</w:t>
      </w:r>
      <w:commentRangeEnd w:id="14"/>
      <w:r w:rsidR="00BD5B05">
        <w:rPr>
          <w:rStyle w:val="CommentReference"/>
          <w:rFonts w:asciiTheme="minorHAnsi" w:hAnsiTheme="minorHAnsi" w:cstheme="minorBidi"/>
        </w:rPr>
        <w:commentReference w:id="14"/>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1">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5" w:name="_Toc487883792"/>
      <w:r w:rsidRPr="007F7CAE">
        <w:t>5</w:t>
      </w:r>
      <w:r w:rsidR="00A564CF" w:rsidRPr="007F7CAE">
        <w:t xml:space="preserve">.3 </w:t>
      </w:r>
      <w:r w:rsidR="00E25784" w:rsidRPr="007F7CAE">
        <w:tab/>
      </w:r>
      <w:commentRangeStart w:id="16"/>
      <w:r w:rsidR="00E25784" w:rsidRPr="005117BD">
        <w:rPr>
          <w:color w:val="000000" w:themeColor="text1"/>
        </w:rPr>
        <w:t>V</w:t>
      </w:r>
      <w:r w:rsidR="00A564CF" w:rsidRPr="005117BD">
        <w:rPr>
          <w:color w:val="000000" w:themeColor="text1"/>
        </w:rPr>
        <w:t>ariáveis operacionais</w:t>
      </w:r>
      <w:commentRangeEnd w:id="16"/>
      <w:r w:rsidR="00C379F8">
        <w:rPr>
          <w:rStyle w:val="CommentReference"/>
          <w:rFonts w:eastAsiaTheme="minorHAnsi" w:cstheme="minorBidi"/>
          <w:b w:val="0"/>
          <w:smallCaps w:val="0"/>
          <w:color w:val="auto"/>
        </w:rPr>
        <w:commentReference w:id="16"/>
      </w:r>
      <w:bookmarkEnd w:id="15"/>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7" w:name="_Toc487883793"/>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7"/>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8" w:name="_Toc487883794"/>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8"/>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19"/>
      <w:r w:rsidRPr="00233AB2">
        <w:rPr>
          <w:rFonts w:asciiTheme="majorHAnsi" w:hAnsiTheme="majorHAnsi"/>
          <w:sz w:val="24"/>
          <w:szCs w:val="24"/>
        </w:rPr>
        <w:t>três variáveis preditoras</w:t>
      </w:r>
      <w:commentRangeEnd w:id="19"/>
      <w:r w:rsidR="00571ED3">
        <w:rPr>
          <w:rStyle w:val="CommentReference"/>
          <w:rFonts w:asciiTheme="minorHAnsi" w:hAnsiTheme="minorHAnsi" w:cstheme="minorBidi"/>
        </w:rPr>
        <w:commentReference w:id="19"/>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0" w:name="_Toc487883795"/>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0"/>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 xml:space="preserve">através da estimativa de máxima verossimilhança de seus parâmetros. As distribuições de erro utilizadas foram a </w:t>
      </w:r>
      <w:commentRangeStart w:id="21"/>
      <w:r w:rsidRPr="00233AB2">
        <w:rPr>
          <w:rFonts w:asciiTheme="majorHAnsi" w:hAnsiTheme="majorHAnsi"/>
          <w:sz w:val="24"/>
          <w:szCs w:val="24"/>
        </w:rPr>
        <w:t>normal e a gama</w:t>
      </w:r>
      <w:commentRangeEnd w:id="21"/>
      <w:r w:rsidR="006A78E6">
        <w:rPr>
          <w:rStyle w:val="CommentReference"/>
          <w:rFonts w:asciiTheme="minorHAnsi" w:hAnsiTheme="minorHAnsi" w:cstheme="minorBidi"/>
        </w:rPr>
        <w:commentReference w:id="21"/>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2" w:name="_Toc487883796"/>
    <w:p w14:paraId="3DEBFDAF" w14:textId="3DE23683"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22"/>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3" w:name="_Toc487883797"/>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3"/>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4" w:name="_Toc487883798"/>
      <w:r w:rsidRPr="00024D30">
        <w:rPr>
          <w:smallCaps/>
        </w:rPr>
        <w:t>6</w:t>
      </w:r>
      <w:r w:rsidR="0015276C" w:rsidRPr="00024D30">
        <w:rPr>
          <w:smallCaps/>
        </w:rPr>
        <w:t xml:space="preserve">.1.1 </w:t>
      </w:r>
      <w:r w:rsidR="0015276C" w:rsidRPr="00024D30">
        <w:rPr>
          <w:smallCaps/>
        </w:rPr>
        <w:tab/>
        <w:t>Estratégia de vida média</w:t>
      </w:r>
      <w:bookmarkEnd w:id="24"/>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w:t>
      </w:r>
      <w:commentRangeStart w:id="25"/>
      <w:r w:rsidRPr="007E5525">
        <w:rPr>
          <w:rFonts w:ascii="Calibri Light" w:hAnsi="Calibri Light"/>
          <w:color w:val="000000" w:themeColor="text1"/>
          <w:sz w:val="24"/>
          <w:szCs w:val="24"/>
        </w:rPr>
        <w:t>o ponto médio da curva</w:t>
      </w:r>
      <w:commentRangeEnd w:id="25"/>
      <w:r w:rsidR="00CF13EB">
        <w:rPr>
          <w:rStyle w:val="CommentReference"/>
          <w:rFonts w:asciiTheme="minorHAnsi" w:hAnsiTheme="minorHAnsi" w:cstheme="minorBidi"/>
        </w:rPr>
        <w:commentReference w:id="25"/>
      </w:r>
      <w:r w:rsidRPr="007E5525">
        <w:rPr>
          <w:rFonts w:ascii="Calibri Light" w:hAnsi="Calibri Light"/>
          <w:color w:val="000000" w:themeColor="text1"/>
          <w:sz w:val="24"/>
          <w:szCs w:val="24"/>
        </w:rPr>
        <w:t xml:space="preserve">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6" w:name="_Toc487883799"/>
      <w:r w:rsidRPr="00024D30">
        <w:rPr>
          <w:smallCaps/>
        </w:rPr>
        <w:t>6</w:t>
      </w:r>
      <w:r w:rsidR="0015276C" w:rsidRPr="00024D30">
        <w:rPr>
          <w:smallCaps/>
        </w:rPr>
        <w:t xml:space="preserve">.1.2 </w:t>
      </w:r>
      <w:r w:rsidR="0015276C" w:rsidRPr="00024D30">
        <w:rPr>
          <w:smallCaps/>
        </w:rPr>
        <w:tab/>
        <w:t>Diversidade total de estratégias de vida</w:t>
      </w:r>
      <w:bookmarkEnd w:id="26"/>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7" w:name="_Toc487883800"/>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7"/>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8" w:name="_Toc487883801"/>
      <w:r w:rsidRPr="00024D30">
        <w:rPr>
          <w:smallCaps/>
        </w:rPr>
        <w:lastRenderedPageBreak/>
        <w:t>6</w:t>
      </w:r>
      <w:r w:rsidR="0015276C" w:rsidRPr="00024D30">
        <w:rPr>
          <w:smallCaps/>
        </w:rPr>
        <w:t xml:space="preserve">.2.1 </w:t>
      </w:r>
      <w:r w:rsidR="0015276C" w:rsidRPr="00024D30">
        <w:rPr>
          <w:smallCaps/>
        </w:rPr>
        <w:tab/>
        <w:t>Estratégia de vida média</w:t>
      </w:r>
      <w:bookmarkEnd w:id="28"/>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9" w:name="_Toc487883802"/>
      <w:r w:rsidRPr="00024D30">
        <w:rPr>
          <w:smallCaps/>
        </w:rPr>
        <w:t>6</w:t>
      </w:r>
      <w:r w:rsidR="0015276C" w:rsidRPr="00024D30">
        <w:rPr>
          <w:smallCaps/>
        </w:rPr>
        <w:t xml:space="preserve">.2.2 </w:t>
      </w:r>
      <w:r w:rsidR="0015276C" w:rsidRPr="00024D30">
        <w:rPr>
          <w:smallCaps/>
        </w:rPr>
        <w:tab/>
        <w:t>Diversidade total de estratégias de vida</w:t>
      </w:r>
      <w:bookmarkEnd w:id="29"/>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0" w:name="_Toc487883803"/>
      <w:r w:rsidRPr="00024D30">
        <w:rPr>
          <w:smallCaps/>
        </w:rPr>
        <w:t>6</w:t>
      </w:r>
      <w:r w:rsidR="0015276C" w:rsidRPr="00024D30">
        <w:rPr>
          <w:smallCaps/>
        </w:rPr>
        <w:t xml:space="preserve">.2.3 </w:t>
      </w:r>
      <w:r w:rsidR="0015276C" w:rsidRPr="00024D30">
        <w:rPr>
          <w:smallCaps/>
        </w:rPr>
        <w:tab/>
        <w:t>Heterogeneidade interespecífica de estratégias de vida</w:t>
      </w:r>
      <w:bookmarkEnd w:id="30"/>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1" w:name="_Toc487883804"/>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1"/>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2" w:name="_Toc487883805"/>
      <w:r w:rsidRPr="00024D30">
        <w:rPr>
          <w:smallCaps/>
        </w:rPr>
        <w:lastRenderedPageBreak/>
        <w:t>6</w:t>
      </w:r>
      <w:r w:rsidR="0015276C" w:rsidRPr="00024D30">
        <w:rPr>
          <w:smallCaps/>
        </w:rPr>
        <w:t xml:space="preserve">.3.1 </w:t>
      </w:r>
      <w:r w:rsidR="0015276C" w:rsidRPr="00024D30">
        <w:rPr>
          <w:smallCaps/>
        </w:rPr>
        <w:tab/>
        <w:t>Estratégia de vida média</w:t>
      </w:r>
      <w:bookmarkEnd w:id="32"/>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3" w:name="_Toc487883806"/>
      <w:r w:rsidRPr="00024D30">
        <w:rPr>
          <w:smallCaps/>
        </w:rPr>
        <w:t>6</w:t>
      </w:r>
      <w:r w:rsidR="0015276C" w:rsidRPr="00024D30">
        <w:rPr>
          <w:smallCaps/>
        </w:rPr>
        <w:t xml:space="preserve">.3.2 </w:t>
      </w:r>
      <w:r w:rsidR="0015276C" w:rsidRPr="00024D30">
        <w:rPr>
          <w:smallCaps/>
        </w:rPr>
        <w:tab/>
        <w:t>Diversidade total de estratégias de vida</w:t>
      </w:r>
      <w:bookmarkEnd w:id="33"/>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4" w:name="_Toc487883807"/>
      <w:r w:rsidRPr="00024D30">
        <w:rPr>
          <w:smallCaps/>
        </w:rPr>
        <w:t>6</w:t>
      </w:r>
      <w:r w:rsidR="0015276C" w:rsidRPr="00024D30">
        <w:rPr>
          <w:smallCaps/>
        </w:rPr>
        <w:t xml:space="preserve">.3.3 </w:t>
      </w:r>
      <w:r w:rsidR="0015276C" w:rsidRPr="00024D30">
        <w:rPr>
          <w:smallCaps/>
        </w:rPr>
        <w:tab/>
        <w:t>Heterogeneidade interespecífica de estratégias de vida</w:t>
      </w:r>
      <w:bookmarkEnd w:id="34"/>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1"/>
          <w:footerReference w:type="default" r:id="rId22"/>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5" w:name="_Toc487883808"/>
    <w:p w14:paraId="6C3D88B1" w14:textId="4360D230"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35"/>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w:t>
      </w:r>
      <w:r w:rsidRPr="00173A56">
        <w:rPr>
          <w:rFonts w:asciiTheme="majorHAnsi" w:hAnsiTheme="majorHAnsi"/>
          <w:color w:val="000000" w:themeColor="text1"/>
        </w:rPr>
        <w:lastRenderedPageBreak/>
        <w:t>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s ao 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D5A983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w:t>
      </w:r>
      <w:commentRangeStart w:id="36"/>
      <w:r w:rsidRPr="00980F59">
        <w:rPr>
          <w:rFonts w:asciiTheme="majorHAnsi" w:hAnsiTheme="majorHAnsi"/>
          <w:color w:val="000000" w:themeColor="text1"/>
        </w:rPr>
        <w:t xml:space="preserve">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commentRangeEnd w:id="36"/>
      <w:r w:rsidR="009A5CB9">
        <w:rPr>
          <w:rStyle w:val="CommentReference"/>
        </w:rPr>
        <w:commentReference w:id="36"/>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7"/>
      <w:r w:rsidR="00626B20" w:rsidRPr="00530DAD">
        <w:rPr>
          <w:rFonts w:asciiTheme="majorHAnsi" w:hAnsiTheme="majorHAnsi"/>
          <w:color w:val="000000" w:themeColor="text1"/>
        </w:rPr>
        <w:t>(</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7"/>
      <w:r w:rsidR="00630AEF">
        <w:rPr>
          <w:rStyle w:val="CommentReference"/>
        </w:rPr>
        <w:commentReference w:id="37"/>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7E361001"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xml:space="preserve">, ainda que a morte pelo distúrbio em si possa reduzir a diversidade da comunidade adulta, a redução seria compensada e superada pela entrada de estratégias variadas a partir do banco de propágulos em um cenário com mutação. Nesse contexto, a interação entre mutação e </w:t>
      </w:r>
      <w:r w:rsidRPr="00C96CED">
        <w:rPr>
          <w:rFonts w:asciiTheme="majorHAnsi" w:hAnsiTheme="majorHAnsi"/>
          <w:color w:val="000000" w:themeColor="text1"/>
        </w:rPr>
        <w:t>distúrbio favorece a estratégia de</w:t>
      </w:r>
      <w:r w:rsidRPr="00980F59">
        <w:rPr>
          <w:rFonts w:asciiTheme="majorHAnsi" w:hAnsiTheme="majorHAnsi"/>
          <w:color w:val="000000" w:themeColor="text1"/>
        </w:rPr>
        <w:t xml:space="preserve"> maior longevidade, dado que, em última instância, a mutação permite que indivíduos mais longevos consigam reaparecer em ambientes com distúrbio elevado, ainda que em menor proporção que indivíduos mais fecundos.</w:t>
      </w:r>
    </w:p>
    <w:p w14:paraId="0AF20F29" w14:textId="6691ED4B"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Pr="00980F59">
        <w:rPr>
          <w:rFonts w:asciiTheme="majorHAnsi" w:hAnsiTheme="majorHAnsi"/>
          <w:color w:val="000000" w:themeColor="text1"/>
        </w:rPr>
        <w:t xml:space="preserve">em um ambiente </w:t>
      </w:r>
      <w:r w:rsidR="007925E4">
        <w:rPr>
          <w:rFonts w:asciiTheme="majorHAnsi" w:hAnsiTheme="majorHAnsi"/>
          <w:color w:val="000000" w:themeColor="text1"/>
        </w:rPr>
        <w:t>sujeito a distúrbio forte</w:t>
      </w:r>
      <w:r w:rsidRPr="00980F59">
        <w:rPr>
          <w:rFonts w:asciiTheme="majorHAnsi" w:hAnsiTheme="majorHAnsi"/>
          <w:color w:val="000000" w:themeColor="text1"/>
        </w:rPr>
        <w:t xml:space="preserve"> é a de manter a capacidade de reocupação da população após os eventos recorrentes de </w:t>
      </w:r>
      <w:r w:rsidRPr="00980F59">
        <w:rPr>
          <w:rFonts w:asciiTheme="majorHAnsi" w:hAnsiTheme="majorHAnsi"/>
          <w:color w:val="000000" w:themeColor="text1"/>
        </w:rPr>
        <w:lastRenderedPageBreak/>
        <w:t>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persistam no ambiente</w:t>
      </w:r>
      <w:r w:rsidRPr="00980F59">
        <w:rPr>
          <w:rFonts w:asciiTheme="majorHAnsi" w:hAnsiTheme="majorHAnsi"/>
          <w:color w:val="000000" w:themeColor="text1"/>
        </w:rPr>
        <w:t xml:space="preserve">. Em contrapartida, a mutação não poderia garantir a ocupação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0E64C4">
        <w:rPr>
          <w:rFonts w:asciiTheme="majorHAnsi" w:hAnsiTheme="majorHAnsi"/>
          <w:color w:val="000000" w:themeColor="text1"/>
        </w:rPr>
        <w:t xml:space="preserve">ientes com distúrbio forte, </w:t>
      </w:r>
      <w:r w:rsidRPr="00980F59">
        <w:rPr>
          <w:rFonts w:asciiTheme="majorHAnsi" w:hAnsiTheme="majorHAnsi"/>
          <w:color w:val="000000" w:themeColor="text1"/>
        </w:rPr>
        <w:t xml:space="preserve"> o padrão observado de aumento da diversidade com o aumento da força do distúrbio.</w:t>
      </w:r>
    </w:p>
    <w:p w14:paraId="033C3E56" w14:textId="4E9EE7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8"/>
      <w:r w:rsidRPr="00980F59">
        <w:rPr>
          <w:rFonts w:asciiTheme="majorHAnsi" w:hAnsiTheme="majorHAnsi"/>
          <w:color w:val="000000" w:themeColor="text1"/>
        </w:rPr>
        <w:t>verossimilhança reduzidos</w:t>
      </w:r>
      <w:commentRangeEnd w:id="38"/>
      <w:r w:rsidR="0000770A">
        <w:rPr>
          <w:rStyle w:val="CommentReference"/>
        </w:rPr>
        <w:commentReference w:id="38"/>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w:t>
      </w:r>
      <w:r w:rsidRPr="00980F59">
        <w:rPr>
          <w:rFonts w:asciiTheme="majorHAnsi" w:hAnsiTheme="majorHAnsi"/>
          <w:color w:val="000000" w:themeColor="text1"/>
        </w:rPr>
        <w:lastRenderedPageBreak/>
        <w:t xml:space="preserve">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o efeito da amostragem do banco descrito no parágrafo anterior faz com que</w:t>
      </w:r>
      <w:r w:rsidR="00097117">
        <w:rPr>
          <w:rFonts w:asciiTheme="majorHAnsi" w:hAnsiTheme="majorHAnsi"/>
          <w:color w:val="000000" w:themeColor="text1"/>
        </w:rPr>
        <w:t xml:space="preserve"> a entrada de variantes de estratégia por mutação</w:t>
      </w:r>
      <w:r w:rsidR="005452D9">
        <w:rPr>
          <w:rFonts w:asciiTheme="majorHAnsi" w:hAnsiTheme="majorHAnsi"/>
          <w:color w:val="000000" w:themeColor="text1"/>
        </w:rPr>
        <w:t xml:space="preserve"> seja maior em distúrbios elevados</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655FFE">
        <w:rPr>
          <w:rFonts w:asciiTheme="majorHAnsi" w:hAnsiTheme="majorHAnsi"/>
          <w:color w:val="000000" w:themeColor="text1"/>
        </w:rPr>
        <w:t xml:space="preserve">No entanto, 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r w:rsidR="00817F50">
        <w:rPr>
          <w:rFonts w:asciiTheme="majorHAnsi" w:hAnsiTheme="majorHAnsi"/>
          <w:color w:val="000000" w:themeColor="text1"/>
        </w:rPr>
        <w:t xml:space="preserve"> Alé</w:t>
      </w:r>
      <w:r w:rsidR="003208CC">
        <w:rPr>
          <w:rFonts w:asciiTheme="majorHAnsi" w:hAnsiTheme="majorHAnsi"/>
          <w:color w:val="000000" w:themeColor="text1"/>
        </w:rPr>
        <w:t>m disso, o pico de diversidade</w:t>
      </w:r>
      <w:r w:rsidR="005452D9">
        <w:rPr>
          <w:rFonts w:asciiTheme="majorHAnsi" w:hAnsiTheme="majorHAnsi"/>
          <w:color w:val="000000" w:themeColor="text1"/>
        </w:rPr>
        <w:t xml:space="preserve"> também</w:t>
      </w:r>
      <w:r w:rsidR="003208CC">
        <w:rPr>
          <w:rFonts w:asciiTheme="majorHAnsi" w:hAnsiTheme="majorHAnsi"/>
          <w:color w:val="000000" w:themeColor="text1"/>
        </w:rPr>
        <w:t xml:space="preserve"> pode ser formado caso a perda de diversidade ocasionada em níveis muito elevados de distúrbio não seja compensada pela entrada de variação dada pela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3208CC">
        <w:rPr>
          <w:rFonts w:asciiTheme="majorHAnsi" w:hAnsiTheme="majorHAnsi"/>
          <w:color w:val="000000" w:themeColor="text1"/>
        </w:rPr>
        <w:t>mas consiga ser superada em níveis intermediários de distúrbio.</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w:t>
      </w:r>
      <w:r w:rsidRPr="00980F59">
        <w:rPr>
          <w:rFonts w:asciiTheme="majorHAnsi" w:hAnsiTheme="majorHAnsi"/>
          <w:color w:val="000000" w:themeColor="text1"/>
        </w:rPr>
        <w:lastRenderedPageBreak/>
        <w:t>em longevidade</w:t>
      </w:r>
      <w:r w:rsidRPr="00F16F73">
        <w:rPr>
          <w:rStyle w:val="FootnoteReference"/>
        </w:rPr>
        <w:footnoteReference w:id="8"/>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0FCB88F8" w:rsidR="00085C73" w:rsidRPr="00980F59" w:rsidRDefault="00085C73" w:rsidP="00085C73">
      <w:pPr>
        <w:ind w:firstLine="720"/>
        <w:contextualSpacing/>
        <w:jc w:val="both"/>
        <w:rPr>
          <w:rFonts w:asciiTheme="majorHAnsi" w:hAnsiTheme="majorHAnsi"/>
          <w:color w:val="000000" w:themeColor="text1"/>
        </w:rPr>
      </w:pPr>
      <w:r w:rsidRPr="00433FAC">
        <w:rPr>
          <w:rFonts w:asciiTheme="majorHAnsi" w:hAnsiTheme="majorHAnsi"/>
          <w:color w:val="000000" w:themeColor="text1"/>
          <w:highlight w:val="cyan"/>
        </w:rPr>
        <w:t>Diferentemente do que ocorreu</w:t>
      </w:r>
      <w:r w:rsidRPr="00980F59">
        <w:rPr>
          <w:rFonts w:asciiTheme="majorHAnsi" w:hAnsiTheme="majorHAnsi"/>
          <w:color w:val="000000" w:themeColor="text1"/>
        </w:rPr>
        <w:t xml:space="preserve">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w:t>
      </w:r>
      <w:r w:rsidR="00C4243B">
        <w:rPr>
          <w:rFonts w:asciiTheme="majorHAnsi" w:hAnsiTheme="majorHAnsi"/>
          <w:color w:val="000000" w:themeColor="text1"/>
        </w:rPr>
        <w:t xml:space="preserve"> (por exclusão competitiva e deriva ecológica)</w:t>
      </w:r>
      <w:r w:rsidRPr="00980F59">
        <w:rPr>
          <w:rFonts w:asciiTheme="majorHAnsi" w:hAnsiTheme="majorHAnsi"/>
          <w:color w:val="000000" w:themeColor="text1"/>
        </w:rPr>
        <w:t xml:space="preserve"> com os eventos de distúrbio 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6C6574">
        <w:rPr>
          <w:rFonts w:asciiTheme="majorHAnsi" w:hAnsiTheme="majorHAnsi"/>
          <w:color w:val="000000" w:themeColor="text1"/>
        </w:rPr>
        <w:t xml:space="preserve"> estratégias menos fecundas mesmo em</w:t>
      </w:r>
      <w:r w:rsidRPr="00980F59">
        <w:rPr>
          <w:rFonts w:asciiTheme="majorHAnsi" w:hAnsiTheme="majorHAnsi"/>
          <w:color w:val="000000" w:themeColor="text1"/>
        </w:rPr>
        <w:t xml:space="preserve"> comunidades sujeitas a regimes de distúrbio fraco</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 xml:space="preserve">Em </w:t>
      </w:r>
      <w:r w:rsidR="00B765B5">
        <w:rPr>
          <w:rFonts w:asciiTheme="majorHAnsi" w:hAnsiTheme="majorHAnsi"/>
          <w:color w:val="000000" w:themeColor="text1"/>
        </w:rPr>
        <w:lastRenderedPageBreak/>
        <w:t>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aumenta as chances de desaparecimento de uma espécie)</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6608D4">
        <w:rPr>
          <w:rFonts w:asciiTheme="majorHAnsi" w:hAnsiTheme="majorHAnsi"/>
          <w:color w:val="000000" w:themeColor="text1"/>
        </w:rPr>
        <w:t xml:space="preserve"> a diversidade de estratégias é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ins w:id="39" w:author="LUISA NOVARA MONCLAR GONÇALVES" w:date="2017-07-15T17:46:00Z">
        <w:r w:rsidR="005F7453">
          <w:rPr>
            <w:rStyle w:val="FootnoteReference"/>
            <w:rFonts w:asciiTheme="majorHAnsi" w:hAnsiTheme="majorHAnsi"/>
            <w:color w:val="000000" w:themeColor="text1"/>
          </w:rPr>
          <w:footnoteReference w:id="10"/>
        </w:r>
      </w:ins>
      <w:r w:rsidRPr="00980F59">
        <w:rPr>
          <w:rFonts w:asciiTheme="majorHAnsi" w:hAnsiTheme="majorHAnsi"/>
          <w:color w:val="000000" w:themeColor="text1"/>
        </w:rPr>
        <w:t>.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61C6E87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Essa interpretação corrobora os </w:t>
      </w:r>
      <w:r w:rsidRPr="00BF55C3">
        <w:rPr>
          <w:rFonts w:asciiTheme="majorHAnsi" w:hAnsiTheme="majorHAnsi"/>
          <w:color w:val="000000" w:themeColor="text1"/>
        </w:rPr>
        <w:t xml:space="preserve">resultados obtidos por </w:t>
      </w:r>
      <w:commentRangeStart w:id="49"/>
      <w:r w:rsidR="00516DFC" w:rsidRPr="00BF55C3">
        <w:rPr>
          <w:rFonts w:asciiTheme="majorHAnsi" w:hAnsiTheme="majorHAnsi"/>
          <w:color w:val="000000" w:themeColor="text1"/>
        </w:rPr>
        <w:t>Mandai (em preparação</w:t>
      </w:r>
      <w:commentRangeEnd w:id="49"/>
      <w:r w:rsidR="007D60CC">
        <w:rPr>
          <w:rStyle w:val="CommentReference"/>
        </w:rPr>
        <w:commentReference w:id="49"/>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tinham menor abundância como resultado da competição</w:t>
      </w:r>
      <w:r w:rsidR="000C797C">
        <w:rPr>
          <w:rFonts w:asciiTheme="majorHAnsi" w:hAnsiTheme="majorHAnsi"/>
          <w:color w:val="000000" w:themeColor="text1"/>
        </w:rPr>
        <w:t>.</w:t>
      </w:r>
      <w:r w:rsidRPr="00BF55C3">
        <w:rPr>
          <w:rFonts w:asciiTheme="majorHAnsi" w:hAnsiTheme="majorHAnsi"/>
          <w:color w:val="000000" w:themeColor="text1"/>
        </w:rPr>
        <w:t xml:space="preserve"> </w:t>
      </w:r>
      <w:r w:rsidRPr="00FD5849">
        <w:rPr>
          <w:rFonts w:asciiTheme="majorHAnsi" w:hAnsiTheme="majorHAnsi"/>
          <w:color w:val="000000" w:themeColor="text1"/>
          <w:highlight w:val="cyan"/>
        </w:rPr>
        <w:t>O distúrbio, ainda que possa retardar o processo de exclusão competitiva de espécies menos longevas por espécies com maior capacidade de sobrevivência</w:t>
      </w:r>
      <w:r w:rsidR="009F4D84" w:rsidRPr="00FD5849">
        <w:rPr>
          <w:rFonts w:asciiTheme="majorHAnsi" w:hAnsiTheme="majorHAnsi"/>
          <w:color w:val="000000" w:themeColor="text1"/>
          <w:highlight w:val="cyan"/>
        </w:rPr>
        <w:t xml:space="preserve"> </w:t>
      </w:r>
      <w:r w:rsidR="009F4D84" w:rsidRPr="00FD5849">
        <w:rPr>
          <w:rFonts w:asciiTheme="majorHAnsi" w:hAnsiTheme="majorHAnsi"/>
          <w:color w:val="000000" w:themeColor="text1"/>
          <w:highlight w:val="cyan"/>
        </w:rPr>
        <w:fldChar w:fldCharType="begin" w:fldLock="1"/>
      </w:r>
      <w:r w:rsidR="00C0372E" w:rsidRPr="00FD5849">
        <w:rPr>
          <w:rFonts w:asciiTheme="majorHAnsi" w:hAnsiTheme="majorHAnsi"/>
          <w:color w:val="000000" w:themeColor="text1"/>
          <w:highlight w:val="cyan"/>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FD5849">
        <w:rPr>
          <w:rFonts w:asciiTheme="majorHAnsi" w:hAnsiTheme="majorHAnsi"/>
          <w:color w:val="000000" w:themeColor="text1"/>
          <w:highlight w:val="cyan"/>
        </w:rPr>
        <w:fldChar w:fldCharType="separate"/>
      </w:r>
      <w:r w:rsidR="009F4D84" w:rsidRPr="00FD5849">
        <w:rPr>
          <w:rFonts w:asciiTheme="majorHAnsi" w:hAnsiTheme="majorHAnsi"/>
          <w:noProof/>
          <w:color w:val="000000" w:themeColor="text1"/>
          <w:highlight w:val="cyan"/>
        </w:rPr>
        <w:t>(Connell, 1978)</w:t>
      </w:r>
      <w:r w:rsidR="009F4D84" w:rsidRPr="00FD5849">
        <w:rPr>
          <w:rFonts w:asciiTheme="majorHAnsi" w:hAnsiTheme="majorHAnsi"/>
          <w:color w:val="000000" w:themeColor="text1"/>
          <w:highlight w:val="cyan"/>
        </w:rPr>
        <w:fldChar w:fldCharType="end"/>
      </w:r>
      <w:r w:rsidR="009F4D84" w:rsidRPr="00FD5849">
        <w:rPr>
          <w:rFonts w:asciiTheme="majorHAnsi" w:hAnsiTheme="majorHAnsi"/>
          <w:color w:val="000000" w:themeColor="text1"/>
          <w:highlight w:val="cyan"/>
        </w:rPr>
        <w:t xml:space="preserve">, </w:t>
      </w:r>
      <w:r w:rsidRPr="00FD5849">
        <w:rPr>
          <w:rFonts w:asciiTheme="majorHAnsi" w:hAnsiTheme="majorHAnsi"/>
          <w:color w:val="000000" w:themeColor="text1"/>
          <w:highlight w:val="cyan"/>
        </w:rPr>
        <w:t>tende a reverter a direção do processo de exclusão, facilitando a exclusão das espécies mais longevas pelas mais fecundas</w:t>
      </w:r>
      <w:r w:rsidR="00C0372E" w:rsidRPr="00FD5849">
        <w:rPr>
          <w:rFonts w:asciiTheme="majorHAnsi" w:hAnsiTheme="majorHAnsi"/>
          <w:color w:val="000000" w:themeColor="text1"/>
          <w:highlight w:val="cyan"/>
        </w:rPr>
        <w:t xml:space="preserve"> </w:t>
      </w:r>
      <w:r w:rsidR="00C0372E" w:rsidRPr="00FD5849">
        <w:rPr>
          <w:rFonts w:asciiTheme="majorHAnsi" w:hAnsiTheme="majorHAnsi"/>
          <w:color w:val="000000" w:themeColor="text1"/>
          <w:highlight w:val="cyan"/>
        </w:rPr>
        <w:fldChar w:fldCharType="begin" w:fldLock="1"/>
      </w:r>
      <w:r w:rsidR="00CE775D" w:rsidRPr="00FD5849">
        <w:rPr>
          <w:rFonts w:asciiTheme="majorHAnsi" w:hAnsiTheme="majorHAnsi"/>
          <w:color w:val="000000" w:themeColor="text1"/>
          <w:highlight w:val="cyan"/>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FD5849">
        <w:rPr>
          <w:rFonts w:asciiTheme="majorHAnsi" w:hAnsiTheme="majorHAnsi"/>
          <w:color w:val="000000" w:themeColor="text1"/>
          <w:highlight w:val="cyan"/>
        </w:rPr>
        <w:fldChar w:fldCharType="separate"/>
      </w:r>
      <w:r w:rsidR="002746AC" w:rsidRPr="00FD5849">
        <w:rPr>
          <w:rFonts w:asciiTheme="majorHAnsi" w:hAnsiTheme="majorHAnsi"/>
          <w:noProof/>
          <w:color w:val="000000" w:themeColor="text1"/>
          <w:highlight w:val="cyan"/>
        </w:rPr>
        <w:t>(Fox, 2013)</w:t>
      </w:r>
      <w:r w:rsidR="00C0372E" w:rsidRPr="00FD5849">
        <w:rPr>
          <w:rFonts w:asciiTheme="majorHAnsi" w:hAnsiTheme="majorHAnsi"/>
          <w:color w:val="000000" w:themeColor="text1"/>
          <w:highlight w:val="cyan"/>
        </w:rPr>
        <w:fldChar w:fldCharType="end"/>
      </w:r>
      <w:r w:rsidRPr="00FD5849">
        <w:rPr>
          <w:rFonts w:asciiTheme="majorHAnsi" w:hAnsiTheme="majorHAnsi"/>
          <w:color w:val="000000" w:themeColor="text1"/>
          <w:highlight w:val="cyan"/>
        </w:rPr>
        <w:t xml:space="preserve">. </w:t>
      </w:r>
      <w:r w:rsidR="00EA1251">
        <w:rPr>
          <w:rFonts w:asciiTheme="majorHAnsi" w:hAnsiTheme="majorHAnsi"/>
          <w:color w:val="000000" w:themeColor="text1"/>
          <w:highlight w:val="cyan"/>
        </w:rPr>
        <w:t>A mortalidade dada</w:t>
      </w:r>
      <w:r w:rsidR="00F61EE9" w:rsidRPr="00FD5849">
        <w:rPr>
          <w:rFonts w:asciiTheme="majorHAnsi" w:hAnsiTheme="majorHAnsi"/>
          <w:color w:val="000000" w:themeColor="text1"/>
          <w:highlight w:val="cyan"/>
        </w:rPr>
        <w:t xml:space="preserve"> </w:t>
      </w:r>
      <w:r w:rsidR="00EA1251">
        <w:rPr>
          <w:rFonts w:asciiTheme="majorHAnsi" w:hAnsiTheme="majorHAnsi"/>
          <w:color w:val="000000" w:themeColor="text1"/>
          <w:highlight w:val="cyan"/>
        </w:rPr>
        <w:t>pelo</w:t>
      </w:r>
      <w:bookmarkStart w:id="50" w:name="_GoBack"/>
      <w:bookmarkEnd w:id="50"/>
      <w:r w:rsidR="0058757B" w:rsidRPr="00FD5849">
        <w:rPr>
          <w:rFonts w:asciiTheme="majorHAnsi" w:hAnsiTheme="majorHAnsi"/>
          <w:color w:val="000000" w:themeColor="text1"/>
          <w:highlight w:val="cyan"/>
        </w:rPr>
        <w:t xml:space="preserve"> distúrbio </w:t>
      </w:r>
      <w:r w:rsidR="00F61EE9" w:rsidRPr="00FD5849">
        <w:rPr>
          <w:rFonts w:asciiTheme="majorHAnsi" w:hAnsiTheme="majorHAnsi"/>
          <w:color w:val="000000" w:themeColor="text1"/>
          <w:highlight w:val="cyan"/>
        </w:rPr>
        <w:t>compõe</w:t>
      </w:r>
      <w:r w:rsidRPr="00FD5849">
        <w:rPr>
          <w:rFonts w:asciiTheme="majorHAnsi" w:hAnsiTheme="majorHAnsi"/>
          <w:color w:val="000000" w:themeColor="text1"/>
          <w:highlight w:val="cyan"/>
        </w:rPr>
        <w:t xml:space="preserve"> um ambiente único no qual determinada estratégia é favorecida, tendendo, então, a excluir as demais</w:t>
      </w:r>
      <w:r w:rsidR="00E54C35" w:rsidRPr="00FD5849">
        <w:rPr>
          <w:rFonts w:asciiTheme="majorHAnsi" w:hAnsiTheme="majorHAnsi"/>
          <w:color w:val="000000" w:themeColor="text1"/>
          <w:highlight w:val="cyan"/>
        </w:rPr>
        <w:t xml:space="preserve"> </w:t>
      </w:r>
      <w:r w:rsidR="00E54C35" w:rsidRPr="00FD5849">
        <w:rPr>
          <w:rFonts w:asciiTheme="majorHAnsi" w:hAnsiTheme="majorHAnsi"/>
          <w:color w:val="000000" w:themeColor="text1"/>
          <w:highlight w:val="cyan"/>
        </w:rPr>
        <w:fldChar w:fldCharType="begin" w:fldLock="1"/>
      </w:r>
      <w:r w:rsidR="00CE775D" w:rsidRPr="00FD5849">
        <w:rPr>
          <w:rFonts w:asciiTheme="majorHAnsi" w:hAnsiTheme="majorHAnsi"/>
          <w:color w:val="000000" w:themeColor="text1"/>
          <w:highlight w:val="cyan"/>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FD5849">
        <w:rPr>
          <w:rFonts w:asciiTheme="majorHAnsi" w:hAnsiTheme="majorHAnsi"/>
          <w:color w:val="000000" w:themeColor="text1"/>
          <w:highlight w:val="cyan"/>
        </w:rPr>
        <w:fldChar w:fldCharType="separate"/>
      </w:r>
      <w:r w:rsidR="00E54C35" w:rsidRPr="00FD5849">
        <w:rPr>
          <w:rFonts w:asciiTheme="majorHAnsi" w:hAnsiTheme="majorHAnsi"/>
          <w:noProof/>
          <w:color w:val="000000" w:themeColor="text1"/>
          <w:highlight w:val="cyan"/>
        </w:rPr>
        <w:t>(Fox, 2013)</w:t>
      </w:r>
      <w:r w:rsidR="00E54C35" w:rsidRPr="00FD5849">
        <w:rPr>
          <w:rFonts w:asciiTheme="majorHAnsi" w:hAnsiTheme="majorHAnsi"/>
          <w:color w:val="000000" w:themeColor="text1"/>
          <w:highlight w:val="cyan"/>
        </w:rPr>
        <w:fldChar w:fldCharType="end"/>
      </w:r>
      <w:r w:rsidR="00E54C35" w:rsidRPr="00FD5849">
        <w:rPr>
          <w:rFonts w:asciiTheme="majorHAnsi" w:hAnsiTheme="majorHAnsi"/>
          <w:color w:val="000000" w:themeColor="text1"/>
          <w:highlight w:val="cyan"/>
        </w:rPr>
        <w:t>.</w:t>
      </w:r>
      <w:r w:rsidR="00F61EE9" w:rsidRPr="00FD5849">
        <w:rPr>
          <w:rFonts w:asciiTheme="majorHAnsi" w:hAnsiTheme="majorHAnsi"/>
          <w:color w:val="000000" w:themeColor="text1"/>
          <w:highlight w:val="cyan"/>
        </w:rPr>
        <w:t xml:space="preserve"> </w:t>
      </w:r>
      <w:r w:rsidR="00F61EE9" w:rsidRPr="00FD5849">
        <w:rPr>
          <w:rFonts w:asciiTheme="majorHAnsi" w:hAnsiTheme="majorHAnsi"/>
          <w:color w:val="000000" w:themeColor="text1"/>
          <w:highlight w:val="cyan"/>
        </w:rPr>
        <w:t>Diferentes combinações de intensidade e frequência</w:t>
      </w:r>
      <w:r w:rsidR="00F61EE9" w:rsidRPr="00FD5849">
        <w:rPr>
          <w:rFonts w:asciiTheme="majorHAnsi" w:hAnsiTheme="majorHAnsi"/>
          <w:color w:val="000000" w:themeColor="text1"/>
          <w:highlight w:val="cyan"/>
        </w:rPr>
        <w:t xml:space="preserve"> apenas determinam a velocidade com que a exclusão competitiva </w:t>
      </w:r>
      <w:r w:rsidR="0058757B" w:rsidRPr="00FD5849">
        <w:rPr>
          <w:rFonts w:asciiTheme="majorHAnsi" w:hAnsiTheme="majorHAnsi"/>
          <w:color w:val="000000" w:themeColor="text1"/>
          <w:highlight w:val="cyan"/>
        </w:rPr>
        <w:t>e</w:t>
      </w:r>
      <w:r w:rsidR="00F61EE9" w:rsidRPr="00FD5849">
        <w:rPr>
          <w:rFonts w:asciiTheme="majorHAnsi" w:hAnsiTheme="majorHAnsi"/>
          <w:color w:val="000000" w:themeColor="text1"/>
          <w:highlight w:val="cyan"/>
        </w:rPr>
        <w:t xml:space="preserve"> </w:t>
      </w:r>
      <w:r w:rsidR="0058757B" w:rsidRPr="00FD5849">
        <w:rPr>
          <w:rFonts w:asciiTheme="majorHAnsi" w:hAnsiTheme="majorHAnsi"/>
          <w:color w:val="000000" w:themeColor="text1"/>
          <w:highlight w:val="cyan"/>
        </w:rPr>
        <w:t xml:space="preserve">a </w:t>
      </w:r>
      <w:r w:rsidR="00F61EE9" w:rsidRPr="00FD5849">
        <w:rPr>
          <w:rFonts w:asciiTheme="majorHAnsi" w:hAnsiTheme="majorHAnsi"/>
          <w:color w:val="000000" w:themeColor="text1"/>
          <w:highlight w:val="cyan"/>
        </w:rPr>
        <w:t>deriva</w:t>
      </w:r>
      <w:r w:rsidR="0058757B" w:rsidRPr="00FD5849">
        <w:rPr>
          <w:rFonts w:asciiTheme="majorHAnsi" w:hAnsiTheme="majorHAnsi"/>
          <w:color w:val="000000" w:themeColor="text1"/>
          <w:highlight w:val="cyan"/>
        </w:rPr>
        <w:t xml:space="preserve"> ocorrem</w:t>
      </w:r>
      <w:r w:rsidR="00F61EE9" w:rsidRPr="00FD5849">
        <w:rPr>
          <w:rFonts w:asciiTheme="majorHAnsi" w:hAnsiTheme="majorHAnsi"/>
          <w:color w:val="000000" w:themeColor="text1"/>
          <w:highlight w:val="cyan"/>
        </w:rPr>
        <w:t>.</w:t>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w:t>
      </w:r>
      <w:commentRangeStart w:id="51"/>
      <w:r w:rsidRPr="00A7189E">
        <w:rPr>
          <w:rFonts w:asciiTheme="majorHAnsi" w:hAnsiTheme="majorHAnsi"/>
          <w:color w:val="000000" w:themeColor="text1"/>
        </w:rPr>
        <w:t>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 xml:space="preserve">atégia por mutação que </w:t>
      </w:r>
      <w:r w:rsidR="00C227B0">
        <w:rPr>
          <w:rFonts w:asciiTheme="majorHAnsi" w:hAnsiTheme="majorHAnsi"/>
          <w:color w:val="000000" w:themeColor="text1"/>
        </w:rPr>
        <w:lastRenderedPageBreak/>
        <w:t>resulta</w:t>
      </w:r>
      <w:r w:rsidR="00C31C94" w:rsidRPr="00A7189E">
        <w:rPr>
          <w:rFonts w:asciiTheme="majorHAnsi" w:hAnsiTheme="majorHAnsi"/>
          <w:color w:val="000000" w:themeColor="text1"/>
        </w:rPr>
        <w:t xml:space="preserve"> no padrão de diversidade observado</w:t>
      </w:r>
      <w:commentRangeEnd w:id="51"/>
      <w:r w:rsidR="00802727">
        <w:rPr>
          <w:rStyle w:val="CommentReference"/>
        </w:rPr>
        <w:commentReference w:id="51"/>
      </w:r>
      <w:r w:rsidR="00C31C94" w:rsidRPr="00A7189E">
        <w:rPr>
          <w:rFonts w:asciiTheme="majorHAnsi" w:hAnsiTheme="majorHAnsi"/>
          <w:color w:val="000000" w:themeColor="text1"/>
        </w:rPr>
        <w:t xml:space="preserve">.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6BEE26E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w:t>
      </w:r>
      <w:r w:rsidRPr="00980F59">
        <w:rPr>
          <w:rFonts w:asciiTheme="majorHAnsi" w:hAnsiTheme="majorHAnsi"/>
          <w:color w:val="000000" w:themeColor="text1"/>
        </w:rPr>
        <w:lastRenderedPageBreak/>
        <w:t xml:space="preserve">mesmas flutuações ambientais do que a comunidade adulta </w:t>
      </w:r>
      <w:r w:rsidR="008C02FC">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lastRenderedPageBreak/>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xml:space="preserve">, o que dificulta a emergência e a percepção de padrões encontrados na natureza que dependem do isolamento </w:t>
      </w:r>
      <w:r w:rsidRPr="00980F59">
        <w:rPr>
          <w:rFonts w:asciiTheme="majorHAnsi" w:hAnsiTheme="majorHAnsi"/>
        </w:rPr>
        <w:lastRenderedPageBreak/>
        <w:t>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ins w:id="52" w:author="LUISA NOVARA MONCLAR GONÇALVES" w:date="2017-07-15T15:17:00Z"/>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53" w:name="_Toc487883809"/>
    <w:p w14:paraId="46274A3C" w14:textId="61A6AD41" w:rsidR="008F7530" w:rsidRPr="00011943" w:rsidRDefault="008F7530" w:rsidP="008F7530">
      <w:pPr>
        <w:pStyle w:val="Heading1"/>
        <w:spacing w:before="0"/>
      </w:pPr>
      <w:r w:rsidRPr="00B77089">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54"/>
      <w:r w:rsidRPr="00D24BD2">
        <w:tab/>
      </w:r>
      <w:r>
        <w:rPr>
          <w:color w:val="000000" w:themeColor="text1"/>
        </w:rPr>
        <w:t>CONCLUSÃO</w:t>
      </w:r>
      <w:commentRangeEnd w:id="54"/>
      <w:r w:rsidR="00515F5E">
        <w:rPr>
          <w:rStyle w:val="CommentReference"/>
          <w:rFonts w:eastAsiaTheme="minorHAnsi" w:cstheme="minorBidi"/>
          <w:b w:val="0"/>
          <w:noProof w:val="0"/>
          <w:color w:val="auto"/>
          <w:lang w:val="pt-BR"/>
        </w:rPr>
        <w:commentReference w:id="54"/>
      </w:r>
      <w:bookmarkEnd w:id="53"/>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15B9A4DC" w14:textId="77777777" w:rsidR="005162DF" w:rsidDel="00A01D5D" w:rsidRDefault="005162DF" w:rsidP="002B3CB1">
      <w:pPr>
        <w:contextualSpacing/>
        <w:jc w:val="both"/>
        <w:rPr>
          <w:del w:id="55" w:author="LUISA NOVARA MONCLAR GONÇALVES" w:date="2017-07-15T15:17:00Z"/>
          <w:rFonts w:asciiTheme="majorHAnsi" w:hAnsiTheme="majorHAnsi" w:cs="Times"/>
        </w:rPr>
      </w:pPr>
    </w:p>
    <w:p w14:paraId="0DF652CF" w14:textId="77777777" w:rsidR="005162DF" w:rsidDel="00A01D5D" w:rsidRDefault="005162DF" w:rsidP="002B3CB1">
      <w:pPr>
        <w:contextualSpacing/>
        <w:jc w:val="both"/>
        <w:rPr>
          <w:del w:id="56" w:author="LUISA NOVARA MONCLAR GONÇALVES" w:date="2017-07-15T15:17:00Z"/>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ins w:id="57" w:author="LUISA NOVARA MONCLAR GONÇALVES" w:date="2017-07-15T15:16:00Z"/>
          <w:rFonts w:asciiTheme="majorHAnsi" w:hAnsiTheme="majorHAnsi" w:cs="Times"/>
        </w:rPr>
      </w:pPr>
    </w:p>
    <w:p w14:paraId="14FC5E62" w14:textId="77777777" w:rsidR="00E21BF7" w:rsidRDefault="00E21BF7" w:rsidP="002B3CB1">
      <w:pPr>
        <w:contextualSpacing/>
        <w:jc w:val="both"/>
        <w:rPr>
          <w:ins w:id="58" w:author="LUISA NOVARA MONCLAR GONÇALVES" w:date="2017-07-15T15:16:00Z"/>
          <w:rFonts w:asciiTheme="majorHAnsi" w:hAnsiTheme="majorHAnsi" w:cs="Times"/>
        </w:rPr>
      </w:pPr>
    </w:p>
    <w:p w14:paraId="30BDA33B" w14:textId="77777777" w:rsidR="00E21BF7" w:rsidRDefault="00E21BF7" w:rsidP="002B3CB1">
      <w:pPr>
        <w:contextualSpacing/>
        <w:jc w:val="both"/>
        <w:rPr>
          <w:ins w:id="59" w:author="LUISA NOVARA MONCLAR GONÇALVES" w:date="2017-07-15T15:16:00Z"/>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22CAD936" w14:textId="77777777" w:rsidR="005162DF" w:rsidRDefault="005162DF" w:rsidP="002B3CB1">
      <w:pPr>
        <w:contextualSpacing/>
        <w:jc w:val="both"/>
        <w:rPr>
          <w:rFonts w:asciiTheme="majorHAnsi" w:hAnsiTheme="majorHAnsi" w:cs="Times"/>
        </w:rPr>
      </w:pPr>
    </w:p>
    <w:p w14:paraId="5AFBC15C"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60" w:name="_Toc487883810"/>
    <w:p w14:paraId="0F06ABC2" w14:textId="07B80899" w:rsidR="005B2ED1" w:rsidRPr="00011943" w:rsidRDefault="005B2ED1" w:rsidP="005B2ED1">
      <w:pPr>
        <w:pStyle w:val="Heading1"/>
        <w:spacing w:before="0"/>
      </w:pPr>
      <w:r w:rsidRPr="00B77089">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Pr>
          <w:color w:val="000000" w:themeColor="text1"/>
        </w:rPr>
        <w:t>POSFÁCIO</w:t>
      </w:r>
      <w:bookmarkEnd w:id="60"/>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lastRenderedPageBreak/>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1840AC0C"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w:t>
      </w:r>
      <w:r w:rsidRPr="0055671A">
        <w:rPr>
          <w:rFonts w:asciiTheme="majorHAnsi" w:hAnsiTheme="majorHAnsi" w:cs="Times"/>
          <w:highlight w:val="yellow"/>
        </w:rPr>
        <w:t>– p</w:t>
      </w:r>
      <w:r w:rsidR="0055671A" w:rsidRPr="0055671A">
        <w:rPr>
          <w:rFonts w:asciiTheme="majorHAnsi" w:hAnsiTheme="majorHAnsi" w:cs="Times"/>
          <w:highlight w:val="yellow"/>
        </w:rPr>
        <w:t>udera, prevejo um apocalipse no</w:t>
      </w:r>
      <w:r w:rsidRPr="0055671A">
        <w:rPr>
          <w:rFonts w:asciiTheme="majorHAnsi" w:hAnsiTheme="majorHAnsi" w:cs="Times"/>
          <w:highlight w:val="yellow"/>
        </w:rPr>
        <w:t xml:space="preserve"> dia em que seleção natural for ultrapassada</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soas (6 comigo) acham muito 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 xml:space="preserve">presa, quase metade das pessoas (14 votos) acha nada ou pouco cafona começar a dissertação citando Darwin! 7 </w:t>
      </w:r>
      <w:r>
        <w:rPr>
          <w:rFonts w:asciiTheme="majorHAnsi" w:hAnsiTheme="majorHAnsi" w:cs="Times"/>
        </w:rPr>
        <w:lastRenderedPageBreak/>
        <w:t>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 xml:space="preserve">nada sexy (16 votos) </w:t>
      </w:r>
      <w:r w:rsidR="00A96B4C">
        <w:rPr>
          <w:rFonts w:asciiTheme="majorHAnsi" w:hAnsiTheme="majorHAnsi" w:cs="Times"/>
        </w:rPr>
        <w:t>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635EFDF0" w14:textId="77777777" w:rsidR="00C4378D" w:rsidRDefault="00C4378D" w:rsidP="00A418CC">
      <w:pPr>
        <w:widowControl w:val="0"/>
        <w:autoSpaceDE w:val="0"/>
        <w:autoSpaceDN w:val="0"/>
        <w:adjustRightInd w:val="0"/>
        <w:spacing w:after="24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760679">
                      <a:off x="0" y="0"/>
                      <a:ext cx="2379690" cy="2410837"/>
                    </a:xfrm>
                    <a:prstGeom prst="rect">
                      <a:avLst/>
                    </a:prstGeom>
                  </pic:spPr>
                </pic:pic>
              </a:graphicData>
            </a:graphic>
          </wp:inline>
        </w:drawing>
      </w:r>
    </w:p>
    <w:p w14:paraId="281B8A9D" w14:textId="6A2405E1" w:rsidR="00B74361" w:rsidRPr="001D48F6" w:rsidRDefault="00A966F8" w:rsidP="00B74361">
      <w:pPr>
        <w:widowControl w:val="0"/>
        <w:autoSpaceDE w:val="0"/>
        <w:autoSpaceDN w:val="0"/>
        <w:adjustRightInd w:val="0"/>
        <w:spacing w:after="240"/>
        <w:ind w:left="720" w:firstLine="720"/>
        <w:contextualSpacing/>
        <w:jc w:val="right"/>
        <w:rPr>
          <w:rFonts w:cs="Times"/>
          <w:b/>
          <w:i/>
        </w:rPr>
      </w:pPr>
      <w:r w:rsidRPr="001D48F6">
        <w:rPr>
          <w:rFonts w:cs="Times"/>
          <w:b/>
          <w:i/>
        </w:rPr>
        <w:t>Fim.</w:t>
      </w:r>
    </w:p>
    <w:bookmarkStart w:id="61" w:name="_Toc487883811"/>
    <w:commentRangeStart w:id="62"/>
    <w:p w14:paraId="1FDBBAF5" w14:textId="24898A6D" w:rsidR="004863CE" w:rsidRPr="00011943" w:rsidRDefault="004863CE" w:rsidP="004863CE">
      <w:pPr>
        <w:pStyle w:val="Heading1"/>
        <w:spacing w:before="0"/>
      </w:pPr>
      <w:r w:rsidRPr="00B77089">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Pr>
          <w:color w:val="000000" w:themeColor="text1"/>
        </w:rPr>
        <w:t>REFERÊNCIAS BIBLIOGRÁFICAS</w:t>
      </w:r>
      <w:commentRangeEnd w:id="62"/>
      <w:r w:rsidR="00E3468F">
        <w:rPr>
          <w:rStyle w:val="CommentReference"/>
          <w:rFonts w:eastAsiaTheme="minorHAnsi" w:cstheme="minorBidi"/>
          <w:b w:val="0"/>
          <w:noProof w:val="0"/>
          <w:color w:val="auto"/>
          <w:lang w:val="pt-BR"/>
        </w:rPr>
        <w:commentReference w:id="62"/>
      </w:r>
      <w:bookmarkEnd w:id="61"/>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2A13F804" w14:textId="08A52E92" w:rsidR="00F80E3C" w:rsidRPr="00F80E3C" w:rsidRDefault="00117284"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F80E3C" w:rsidRPr="00F80E3C">
        <w:rPr>
          <w:rFonts w:ascii="Calibri Light" w:eastAsia="Times New Roman" w:hAnsi="Calibri Light" w:cs="Times New Roman"/>
          <w:noProof/>
        </w:rPr>
        <w:t xml:space="preserve">Abrams, P. A. (2005). “Adaptive Dynamics” vs. “adaptive dynamics”. </w:t>
      </w:r>
      <w:r w:rsidR="00F80E3C" w:rsidRPr="00F80E3C">
        <w:rPr>
          <w:rFonts w:ascii="Calibri Light" w:eastAsia="Times New Roman" w:hAnsi="Calibri Light" w:cs="Times New Roman"/>
          <w:i/>
          <w:iCs/>
          <w:noProof/>
        </w:rPr>
        <w:t>Journal of Evolutionary Biology</w:t>
      </w:r>
      <w:r w:rsidR="00F80E3C" w:rsidRPr="00F80E3C">
        <w:rPr>
          <w:rFonts w:ascii="Calibri Light" w:eastAsia="Times New Roman" w:hAnsi="Calibri Light" w:cs="Times New Roman"/>
          <w:noProof/>
        </w:rPr>
        <w:t xml:space="preserve">, </w:t>
      </w:r>
      <w:r w:rsidR="00F80E3C" w:rsidRPr="00F80E3C">
        <w:rPr>
          <w:rFonts w:ascii="Calibri Light" w:eastAsia="Times New Roman" w:hAnsi="Calibri Light" w:cs="Times New Roman"/>
          <w:i/>
          <w:iCs/>
          <w:noProof/>
        </w:rPr>
        <w:t>18</w:t>
      </w:r>
      <w:r w:rsidR="00F80E3C" w:rsidRPr="00F80E3C">
        <w:rPr>
          <w:rFonts w:ascii="Calibri Light" w:eastAsia="Times New Roman" w:hAnsi="Calibri Light" w:cs="Times New Roman"/>
          <w:noProof/>
        </w:rPr>
        <w:t>(5), 1162–1165. http://doi.org/10.1111/j.1420-9101.2004.00843.x</w:t>
      </w:r>
    </w:p>
    <w:p w14:paraId="5B1E83B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Adler, P. B., HilleRislambers, J., &amp; Levine, J. M. (2007). A niche for neutrality.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w:t>
      </w:r>
      <w:r w:rsidRPr="00F80E3C">
        <w:rPr>
          <w:rFonts w:ascii="Calibri Light" w:eastAsia="Times New Roman" w:hAnsi="Calibri Light" w:cs="Times New Roman"/>
          <w:noProof/>
        </w:rPr>
        <w:t>(2), 95–104. http://doi.org/10.1111/j.1461-0248.2006.00996.x</w:t>
      </w:r>
    </w:p>
    <w:p w14:paraId="3CB03AF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lastRenderedPageBreak/>
        <w:t xml:space="preserve">Bailey, J. K., Wooley, S. C., Lindroth, R. L., &amp; Whitham, T. G. (2006). Importance of species interactions to community heritability: A genetic basis to trophic-level interactions.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1), 78–85. http://doi.org/10.1111/j.1461-0248.2005.00844.x</w:t>
      </w:r>
    </w:p>
    <w:p w14:paraId="4FD382C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F80E3C">
        <w:rPr>
          <w:rFonts w:ascii="Calibri Light" w:eastAsia="Times New Roman" w:hAnsi="Calibri Light" w:cs="Times New Roman"/>
          <w:i/>
          <w:iCs/>
          <w:noProof/>
        </w:rPr>
        <w:t>Annals of the New York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206</w:t>
      </w:r>
      <w:r w:rsidRPr="00F80E3C">
        <w:rPr>
          <w:rFonts w:ascii="Calibri Light" w:eastAsia="Times New Roman" w:hAnsi="Calibri Light" w:cs="Times New Roman"/>
          <w:noProof/>
        </w:rPr>
        <w:t>, 17–34. http://doi.org/10.1111/j.1749-6632.2010.05706.x</w:t>
      </w:r>
    </w:p>
    <w:p w14:paraId="004DE79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47</w:t>
      </w:r>
      <w:r w:rsidRPr="00F80E3C">
        <w:rPr>
          <w:rFonts w:ascii="Calibri Light" w:eastAsia="Times New Roman" w:hAnsi="Calibri Light" w:cs="Times New Roman"/>
          <w:noProof/>
        </w:rPr>
        <w:t>(1), 115–139.</w:t>
      </w:r>
    </w:p>
    <w:p w14:paraId="47BA3BA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enton, T. G., &amp; Grant, A. (1999). Optimal Reproductive Effort in Stochastic, Density-Dependent Environments, </w:t>
      </w:r>
      <w:r w:rsidRPr="00F80E3C">
        <w:rPr>
          <w:rFonts w:ascii="Calibri Light" w:eastAsia="Times New Roman" w:hAnsi="Calibri Light" w:cs="Times New Roman"/>
          <w:i/>
          <w:iCs/>
          <w:noProof/>
        </w:rPr>
        <w:t>53</w:t>
      </w:r>
      <w:r w:rsidRPr="00F80E3C">
        <w:rPr>
          <w:rFonts w:ascii="Calibri Light" w:eastAsia="Times New Roman" w:hAnsi="Calibri Light" w:cs="Times New Roman"/>
          <w:noProof/>
        </w:rPr>
        <w:t>(3), 677–688.</w:t>
      </w:r>
    </w:p>
    <w:p w14:paraId="4E8F97E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ohn, K., Pavlick, R., Reu, B., &amp; Kleidon, A. (2014). The strengths of r- And K-selection shape diversity-disturbance relationships. </w:t>
      </w:r>
      <w:r w:rsidRPr="00F80E3C">
        <w:rPr>
          <w:rFonts w:ascii="Calibri Light" w:eastAsia="Times New Roman" w:hAnsi="Calibri Light" w:cs="Times New Roman"/>
          <w:i/>
          <w:iCs/>
          <w:noProof/>
        </w:rPr>
        <w:t>PLoS ON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4). http://doi.org/10.1371/journal.pone.0095659</w:t>
      </w:r>
    </w:p>
    <w:p w14:paraId="75C2D15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onsall, M. B. (2004). Life History Trade-Offs Assemble Ecological Guilds.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06</w:t>
      </w:r>
      <w:r w:rsidRPr="00F80E3C">
        <w:rPr>
          <w:rFonts w:ascii="Calibri Light" w:eastAsia="Times New Roman" w:hAnsi="Calibri Light" w:cs="Times New Roman"/>
          <w:noProof/>
        </w:rPr>
        <w:t>(5693), 111–114. http://doi.org/10.1126/science.1100680</w:t>
      </w:r>
    </w:p>
    <w:p w14:paraId="4DE66D7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ürger, R., &amp; Gimelfarb, A. (2002). Fluctuating environments and the role of mutation in maintaining quantitative genetic variation. </w:t>
      </w:r>
      <w:r w:rsidRPr="00F80E3C">
        <w:rPr>
          <w:rFonts w:ascii="Calibri Light" w:eastAsia="Times New Roman" w:hAnsi="Calibri Light" w:cs="Times New Roman"/>
          <w:i/>
          <w:iCs/>
          <w:noProof/>
        </w:rPr>
        <w:t>Genetical research</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0</w:t>
      </w:r>
      <w:r w:rsidRPr="00F80E3C">
        <w:rPr>
          <w:rFonts w:ascii="Calibri Light" w:eastAsia="Times New Roman" w:hAnsi="Calibri Light" w:cs="Times New Roman"/>
          <w:noProof/>
        </w:rPr>
        <w:t>(1), 31–46. http://doi.org/10.1017/S0016672302005682</w:t>
      </w:r>
    </w:p>
    <w:p w14:paraId="1C03681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adotte, M. W. (2007). Competition-colonization trade-offs and disturbance effects at multiple scale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8</w:t>
      </w:r>
      <w:r w:rsidRPr="00F80E3C">
        <w:rPr>
          <w:rFonts w:ascii="Calibri Light" w:eastAsia="Times New Roman" w:hAnsi="Calibri Light" w:cs="Times New Roman"/>
          <w:noProof/>
        </w:rPr>
        <w:t>(4), 823–829. http://doi.org/10.1890/06-1117</w:t>
      </w:r>
    </w:p>
    <w:p w14:paraId="49BD3B1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hesson, P. (1994). Multispecies Competition in Variable Environments. </w:t>
      </w:r>
      <w:r w:rsidRPr="00F80E3C">
        <w:rPr>
          <w:rFonts w:ascii="Calibri Light" w:eastAsia="Times New Roman" w:hAnsi="Calibri Light" w:cs="Times New Roman"/>
          <w:i/>
          <w:iCs/>
          <w:noProof/>
        </w:rPr>
        <w:t>Theoretical Population Biology</w:t>
      </w:r>
      <w:r w:rsidRPr="00F80E3C">
        <w:rPr>
          <w:rFonts w:ascii="Calibri Light" w:eastAsia="Times New Roman" w:hAnsi="Calibri Light" w:cs="Times New Roman"/>
          <w:noProof/>
        </w:rPr>
        <w:t>. http://doi.org/http://dx.doi.org/10.1006/tpbi.1994.1013</w:t>
      </w:r>
    </w:p>
    <w:p w14:paraId="7B9070B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hesson, P. (2000). Mechanisms of Maintenance of Species Diversity. </w:t>
      </w:r>
      <w:r w:rsidRPr="00F80E3C">
        <w:rPr>
          <w:rFonts w:ascii="Calibri Light" w:eastAsia="Times New Roman" w:hAnsi="Calibri Light" w:cs="Times New Roman"/>
          <w:i/>
          <w:iCs/>
          <w:noProof/>
        </w:rPr>
        <w:t>Annual Review of Ecology and Systema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1</w:t>
      </w:r>
      <w:r w:rsidRPr="00F80E3C">
        <w:rPr>
          <w:rFonts w:ascii="Calibri Light" w:eastAsia="Times New Roman" w:hAnsi="Calibri Light" w:cs="Times New Roman"/>
          <w:noProof/>
        </w:rPr>
        <w:t>, 343–366.</w:t>
      </w:r>
    </w:p>
    <w:p w14:paraId="6F40FF6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lark, J. S. (2010). Individuals and the Variation Needed for High Species Diversity in Forest Trees.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27</w:t>
      </w:r>
      <w:r w:rsidRPr="00F80E3C">
        <w:rPr>
          <w:rFonts w:ascii="Calibri Light" w:eastAsia="Times New Roman" w:hAnsi="Calibri Light" w:cs="Times New Roman"/>
          <w:noProof/>
        </w:rPr>
        <w:t>(5969), 1129–1132. http://doi.org/10.1126/science.1183506</w:t>
      </w:r>
    </w:p>
    <w:p w14:paraId="2B9249D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onnell, J. H. (1978). Diversity in Tropical Rain Forests and Coral Reefs High diversity of trees and corals is maintained.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99</w:t>
      </w:r>
      <w:r w:rsidRPr="00F80E3C">
        <w:rPr>
          <w:rFonts w:ascii="Calibri Light" w:eastAsia="Times New Roman" w:hAnsi="Calibri Light" w:cs="Times New Roman"/>
          <w:noProof/>
        </w:rPr>
        <w:t>(4335), 1302–1310.</w:t>
      </w:r>
    </w:p>
    <w:p w14:paraId="26268A1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rutsinger, G. M. (2016). A community genetics perspective: Opportunities for the coming decade. </w:t>
      </w:r>
      <w:r w:rsidRPr="00F80E3C">
        <w:rPr>
          <w:rFonts w:ascii="Calibri Light" w:eastAsia="Times New Roman" w:hAnsi="Calibri Light" w:cs="Times New Roman"/>
          <w:i/>
          <w:iCs/>
          <w:noProof/>
        </w:rPr>
        <w:t>New Phytolog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10</w:t>
      </w:r>
      <w:r w:rsidRPr="00F80E3C">
        <w:rPr>
          <w:rFonts w:ascii="Calibri Light" w:eastAsia="Times New Roman" w:hAnsi="Calibri Light" w:cs="Times New Roman"/>
          <w:noProof/>
        </w:rPr>
        <w:t>(1), 65–70. http://doi.org/10.1111/nph.13537</w:t>
      </w:r>
    </w:p>
    <w:p w14:paraId="2F8CE39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Ellner, S. P. (1985). ESS Germination Strategies in Randomly Varying Environments. </w:t>
      </w:r>
      <w:r w:rsidRPr="00F80E3C">
        <w:rPr>
          <w:rFonts w:ascii="Calibri Light" w:eastAsia="Times New Roman" w:hAnsi="Calibri Light" w:cs="Times New Roman"/>
          <w:i/>
          <w:iCs/>
          <w:noProof/>
        </w:rPr>
        <w:t>Theoretical Population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8</w:t>
      </w:r>
      <w:r w:rsidRPr="00F80E3C">
        <w:rPr>
          <w:rFonts w:ascii="Calibri Light" w:eastAsia="Times New Roman" w:hAnsi="Calibri Light" w:cs="Times New Roman"/>
          <w:noProof/>
        </w:rPr>
        <w:t>.</w:t>
      </w:r>
    </w:p>
    <w:p w14:paraId="4B049B2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Fisher, C. K., &amp; Mehta, P. (2013). A phase transition between the niche and neutral regimes in ecology, </w:t>
      </w:r>
      <w:r w:rsidRPr="00F80E3C">
        <w:rPr>
          <w:rFonts w:ascii="Calibri Light" w:eastAsia="Times New Roman" w:hAnsi="Calibri Light" w:cs="Times New Roman"/>
          <w:i/>
          <w:iCs/>
          <w:noProof/>
        </w:rPr>
        <w:t>111</w:t>
      </w:r>
      <w:r w:rsidRPr="00F80E3C">
        <w:rPr>
          <w:rFonts w:ascii="Calibri Light" w:eastAsia="Times New Roman" w:hAnsi="Calibri Light" w:cs="Times New Roman"/>
          <w:noProof/>
        </w:rPr>
        <w:t>(36), 13111–13116. http://doi.org/10.1073/pnas.1405637111</w:t>
      </w:r>
    </w:p>
    <w:p w14:paraId="0AC226C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lastRenderedPageBreak/>
        <w:t xml:space="preserve">Fox, J. W. (2013). The intermediate disturbance hypothesis should be abandoned.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8</w:t>
      </w:r>
      <w:r w:rsidRPr="00F80E3C">
        <w:rPr>
          <w:rFonts w:ascii="Calibri Light" w:eastAsia="Times New Roman" w:hAnsi="Calibri Light" w:cs="Times New Roman"/>
          <w:noProof/>
        </w:rPr>
        <w:t>(2), 86–92. http://doi.org/10.1016/j.tree.2012.08.014</w:t>
      </w:r>
    </w:p>
    <w:p w14:paraId="5557605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Fussmann, G. F., Loreau, M., &amp; Abrams, P. A. (2007). Eco-evolutionary dynamics of communities and ecosystems. </w:t>
      </w:r>
      <w:r w:rsidRPr="00F80E3C">
        <w:rPr>
          <w:rFonts w:ascii="Calibri Light" w:eastAsia="Times New Roman" w:hAnsi="Calibri Light" w:cs="Times New Roman"/>
          <w:i/>
          <w:iCs/>
          <w:noProof/>
        </w:rPr>
        <w:t>Functional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1</w:t>
      </w:r>
      <w:r w:rsidRPr="00F80E3C">
        <w:rPr>
          <w:rFonts w:ascii="Calibri Light" w:eastAsia="Times New Roman" w:hAnsi="Calibri Light" w:cs="Times New Roman"/>
          <w:noProof/>
        </w:rPr>
        <w:t>(3), 465–477. http://doi.org/10.1111/j.1365-2435.2007.01275.x</w:t>
      </w:r>
    </w:p>
    <w:p w14:paraId="1416AEB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adgil, M., &amp; Bossert, W. H. (1970). Life Historical Consequences of Natural Selec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4</w:t>
      </w:r>
      <w:r w:rsidRPr="00F80E3C">
        <w:rPr>
          <w:rFonts w:ascii="Calibri Light" w:eastAsia="Times New Roman" w:hAnsi="Calibri Light" w:cs="Times New Roman"/>
          <w:noProof/>
        </w:rPr>
        <w:t>(935), 1–24.</w:t>
      </w:r>
    </w:p>
    <w:p w14:paraId="453A3BB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F80E3C">
        <w:rPr>
          <w:rFonts w:ascii="Calibri Light" w:eastAsia="Times New Roman" w:hAnsi="Calibri Light" w:cs="Times New Roman"/>
          <w:i/>
          <w:iCs/>
          <w:noProof/>
        </w:rPr>
        <w:t>Evolutionary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2</w:t>
      </w:r>
      <w:r w:rsidRPr="00F80E3C">
        <w:rPr>
          <w:rFonts w:ascii="Calibri Light" w:eastAsia="Times New Roman" w:hAnsi="Calibri Light" w:cs="Times New Roman"/>
          <w:noProof/>
        </w:rPr>
        <w:t>, 35–57.</w:t>
      </w:r>
    </w:p>
    <w:p w14:paraId="66109D2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ant, P. R. (1972). Convergent and divergent character displacement. </w:t>
      </w:r>
      <w:r w:rsidRPr="00F80E3C">
        <w:rPr>
          <w:rFonts w:ascii="Calibri Light" w:eastAsia="Times New Roman" w:hAnsi="Calibri Light" w:cs="Times New Roman"/>
          <w:i/>
          <w:iCs/>
          <w:noProof/>
        </w:rPr>
        <w:t>Biological Journal of the Linnean Societ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4</w:t>
      </w:r>
      <w:r w:rsidRPr="00F80E3C">
        <w:rPr>
          <w:rFonts w:ascii="Calibri Light" w:eastAsia="Times New Roman" w:hAnsi="Calibri Light" w:cs="Times New Roman"/>
          <w:noProof/>
        </w:rPr>
        <w:t>(March), 39–68. http://doi.org/10.1111/j.1095-8312.1972.tb00690.x</w:t>
      </w:r>
    </w:p>
    <w:p w14:paraId="266A200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avel, D., Canham, C. D., Beaudet, M., &amp; Messier, C. (2006). Reconciling niche and neutrality: The continuum hypothesis.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4), 399–409. http://doi.org/10.1111/j.1461-0248.2006.00884.x</w:t>
      </w:r>
    </w:p>
    <w:p w14:paraId="505ADF11"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ime, J. P. (1973). Competitive exclusion in herbaceous vegetation. </w:t>
      </w:r>
      <w:r w:rsidRPr="00F80E3C">
        <w:rPr>
          <w:rFonts w:ascii="Calibri Light" w:eastAsia="Times New Roman" w:hAnsi="Calibri Light" w:cs="Times New Roman"/>
          <w:i/>
          <w:iCs/>
          <w:noProof/>
        </w:rPr>
        <w:t>Natur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42</w:t>
      </w:r>
      <w:r w:rsidRPr="00F80E3C">
        <w:rPr>
          <w:rFonts w:ascii="Calibri Light" w:eastAsia="Times New Roman" w:hAnsi="Calibri Light" w:cs="Times New Roman"/>
          <w:noProof/>
        </w:rPr>
        <w:t>(5396), 344–347. http://doi.org/10.1038/242344a0</w:t>
      </w:r>
    </w:p>
    <w:p w14:paraId="492C700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ime, J. P. (1979). </w:t>
      </w:r>
      <w:r w:rsidRPr="00F80E3C">
        <w:rPr>
          <w:rFonts w:ascii="Calibri Light" w:eastAsia="Times New Roman" w:hAnsi="Calibri Light" w:cs="Times New Roman"/>
          <w:i/>
          <w:iCs/>
          <w:noProof/>
        </w:rPr>
        <w:t>Plant Strategies and Vegetation Processes</w:t>
      </w:r>
      <w:r w:rsidRPr="00F80E3C">
        <w:rPr>
          <w:rFonts w:ascii="Calibri Light" w:eastAsia="Times New Roman" w:hAnsi="Calibri Light" w:cs="Times New Roman"/>
          <w:noProof/>
        </w:rPr>
        <w:t>. John Wiley &amp; Sons.</w:t>
      </w:r>
    </w:p>
    <w:p w14:paraId="48D3C3F8"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w:t>
      </w:r>
      <w:r w:rsidRPr="00F80E3C">
        <w:rPr>
          <w:rFonts w:ascii="Calibri Light" w:eastAsia="Times New Roman" w:hAnsi="Calibri Light" w:cs="Times New Roman"/>
          <w:noProof/>
        </w:rPr>
        <w:t>(10), 1114–1127. http://doi.org/10.1111/j.1461-0248.2005.00812.x</w:t>
      </w:r>
    </w:p>
    <w:p w14:paraId="7F11D6B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F80E3C">
        <w:rPr>
          <w:rFonts w:ascii="Calibri Light" w:eastAsia="Times New Roman" w:hAnsi="Calibri Light" w:cs="Times New Roman"/>
          <w:i/>
          <w:iCs/>
          <w:noProof/>
        </w:rPr>
        <w:t>Bi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w:t>
      </w:r>
      <w:r w:rsidRPr="00F80E3C">
        <w:rPr>
          <w:rFonts w:ascii="Calibri Light" w:eastAsia="Times New Roman" w:hAnsi="Calibri Light" w:cs="Times New Roman"/>
          <w:noProof/>
        </w:rPr>
        <w:t>, 768–771. http://doi.org/10.1098/rsbl.2012.0282</w:t>
      </w:r>
    </w:p>
    <w:p w14:paraId="6A67DBB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rdin, G. (1960). The Competitive Exclusion Principle.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http://doi.org/10.1126/science.131.3409.1292</w:t>
      </w:r>
    </w:p>
    <w:p w14:paraId="2D65BBC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stings, A. (1980). Disturbance, coexistence, history, and competition for space. </w:t>
      </w:r>
      <w:r w:rsidRPr="00F80E3C">
        <w:rPr>
          <w:rFonts w:ascii="Calibri Light" w:eastAsia="Times New Roman" w:hAnsi="Calibri Light" w:cs="Times New Roman"/>
          <w:i/>
          <w:iCs/>
          <w:noProof/>
        </w:rPr>
        <w:t>Theoretical Population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3), 363–373. http://doi.org/10.1016/0040-5809(80)90059-3</w:t>
      </w:r>
    </w:p>
    <w:p w14:paraId="32E26EA8"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érault, B. (2007). Reconciling niche and neutrality through the Emergent Group approach. </w:t>
      </w:r>
      <w:r w:rsidRPr="00F80E3C">
        <w:rPr>
          <w:rFonts w:ascii="Calibri Light" w:eastAsia="Times New Roman" w:hAnsi="Calibri Light" w:cs="Times New Roman"/>
          <w:i/>
          <w:iCs/>
          <w:noProof/>
        </w:rPr>
        <w:t>Perspectives in Plant Ecology, Evolution and Systema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2), 71–78. http://doi.org/10.1016/j.ppees.2007.08.001</w:t>
      </w:r>
    </w:p>
    <w:p w14:paraId="33BBEBF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olt, R. D. (2006). Emergent neutrality.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1</w:t>
      </w:r>
      <w:r w:rsidRPr="00F80E3C">
        <w:rPr>
          <w:rFonts w:ascii="Calibri Light" w:eastAsia="Times New Roman" w:hAnsi="Calibri Light" w:cs="Times New Roman"/>
          <w:noProof/>
        </w:rPr>
        <w:t>(10).</w:t>
      </w:r>
    </w:p>
    <w:p w14:paraId="4B5725E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bbell, S. P. (2001). </w:t>
      </w:r>
      <w:r w:rsidRPr="00F80E3C">
        <w:rPr>
          <w:rFonts w:ascii="Calibri Light" w:eastAsia="Times New Roman" w:hAnsi="Calibri Light" w:cs="Times New Roman"/>
          <w:i/>
          <w:iCs/>
          <w:noProof/>
        </w:rPr>
        <w:t>The Unified Neutral Theory of Biodiversity and Biogeograph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Princeton University Press</w:t>
      </w:r>
      <w:r w:rsidRPr="00F80E3C">
        <w:rPr>
          <w:rFonts w:ascii="Calibri Light" w:eastAsia="Times New Roman" w:hAnsi="Calibri Light" w:cs="Times New Roman"/>
          <w:noProof/>
        </w:rPr>
        <w:t>.</w:t>
      </w:r>
    </w:p>
    <w:p w14:paraId="69563FA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lastRenderedPageBreak/>
        <w:t xml:space="preserve">Hughes, A. R., Byrnes, J. E., Kimbro, D. L., &amp; Stachowicz, J. J. (2007). Reciprocal relationships and potential feedbacks between biodiversity and disturbance.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w:t>
      </w:r>
      <w:r w:rsidRPr="00F80E3C">
        <w:rPr>
          <w:rFonts w:ascii="Calibri Light" w:eastAsia="Times New Roman" w:hAnsi="Calibri Light" w:cs="Times New Roman"/>
          <w:noProof/>
        </w:rPr>
        <w:t>(9), 849–864. http://doi.org/10.1111/j.1461-0248.2007.01075.x</w:t>
      </w:r>
    </w:p>
    <w:p w14:paraId="2CD5962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ghes, A. R., Inouye, B. D., Johnson, M. T. J., Underwood, N., &amp; Vellend, M. (2008). Ecological consequences of genetic diversity.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w:t>
      </w:r>
      <w:r w:rsidRPr="00F80E3C">
        <w:rPr>
          <w:rFonts w:ascii="Calibri Light" w:eastAsia="Times New Roman" w:hAnsi="Calibri Light" w:cs="Times New Roman"/>
          <w:noProof/>
        </w:rPr>
        <w:t>(6), 609–623. http://doi.org/10.1111/j.1461-0248.2008.01179.x</w:t>
      </w:r>
    </w:p>
    <w:p w14:paraId="18ED585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ston, M. (1979). A General Hypothesis of Species Diversity.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3</w:t>
      </w:r>
      <w:r w:rsidRPr="00F80E3C">
        <w:rPr>
          <w:rFonts w:ascii="Calibri Light" w:eastAsia="Times New Roman" w:hAnsi="Calibri Light" w:cs="Times New Roman"/>
          <w:noProof/>
        </w:rPr>
        <w:t>(1), 81–101.</w:t>
      </w:r>
    </w:p>
    <w:p w14:paraId="6463C29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tchinson, G. E. (1957). Concluding Remarks. </w:t>
      </w:r>
      <w:r w:rsidRPr="00F80E3C">
        <w:rPr>
          <w:rFonts w:ascii="Calibri Light" w:eastAsia="Times New Roman" w:hAnsi="Calibri Light" w:cs="Times New Roman"/>
          <w:i/>
          <w:iCs/>
          <w:noProof/>
        </w:rPr>
        <w:t>Cold Spring Harbor Symposia on Quantitative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2</w:t>
      </w:r>
      <w:r w:rsidRPr="00F80E3C">
        <w:rPr>
          <w:rFonts w:ascii="Calibri Light" w:eastAsia="Times New Roman" w:hAnsi="Calibri Light" w:cs="Times New Roman"/>
          <w:noProof/>
        </w:rPr>
        <w:t>(0), 415–427. http://doi.org/10.1101/SQB.1957.022.01.039</w:t>
      </w:r>
    </w:p>
    <w:p w14:paraId="622D471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Johnson, M. T. J., &amp; Stinchcombe, J. R. (2007). An emerging synthesis between community ecology and evolutionary biology.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2</w:t>
      </w:r>
      <w:r w:rsidRPr="00F80E3C">
        <w:rPr>
          <w:rFonts w:ascii="Calibri Light" w:eastAsia="Times New Roman" w:hAnsi="Calibri Light" w:cs="Times New Roman"/>
          <w:noProof/>
        </w:rPr>
        <w:t>(5), 250–257. http://doi.org/10.1016/j.tree.2007.01.014</w:t>
      </w:r>
    </w:p>
    <w:p w14:paraId="7E0E141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Kassen, R. (2002). The experimental evolution of specialists, generalists, and the maintenance of diversity. </w:t>
      </w:r>
      <w:r w:rsidRPr="00F80E3C">
        <w:rPr>
          <w:rFonts w:ascii="Calibri Light" w:eastAsia="Times New Roman" w:hAnsi="Calibri Light" w:cs="Times New Roman"/>
          <w:i/>
          <w:iCs/>
          <w:noProof/>
        </w:rPr>
        <w:t>Journal of Evolutionary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w:t>
      </w:r>
      <w:r w:rsidRPr="00F80E3C">
        <w:rPr>
          <w:rFonts w:ascii="Calibri Light" w:eastAsia="Times New Roman" w:hAnsi="Calibri Light" w:cs="Times New Roman"/>
          <w:noProof/>
        </w:rPr>
        <w:t>, 173–190. http://doi.org/10.1046/j.1420-9101.2002.00377.x</w:t>
      </w:r>
    </w:p>
    <w:p w14:paraId="7D25165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Kisdi, É. (1999). Evolutionary Branching under Asymmetric Competition. </w:t>
      </w:r>
      <w:r w:rsidRPr="00F80E3C">
        <w:rPr>
          <w:rFonts w:ascii="Calibri Light" w:eastAsia="Times New Roman" w:hAnsi="Calibri Light" w:cs="Times New Roman"/>
          <w:i/>
          <w:iCs/>
          <w:noProof/>
        </w:rPr>
        <w:t>J. theor. Biol</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97</w:t>
      </w:r>
      <w:r w:rsidRPr="00F80E3C">
        <w:rPr>
          <w:rFonts w:ascii="Calibri Light" w:eastAsia="Times New Roman" w:hAnsi="Calibri Light" w:cs="Times New Roman"/>
          <w:noProof/>
        </w:rPr>
        <w:t>, 149–162. http://doi.org/DOI: 10.1006/jtbi.1998.0864</w:t>
      </w:r>
    </w:p>
    <w:p w14:paraId="12D7B23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Kondoh, M. (2001). Unifying the relationships of species richness to productivity and disturbance. </w:t>
      </w:r>
      <w:r w:rsidRPr="00F80E3C">
        <w:rPr>
          <w:rFonts w:ascii="Calibri Light" w:eastAsia="Times New Roman" w:hAnsi="Calibri Light" w:cs="Times New Roman"/>
          <w:i/>
          <w:iCs/>
          <w:noProof/>
        </w:rPr>
        <w:t>Proceedings of the Royal Society B: Biological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68</w:t>
      </w:r>
      <w:r w:rsidRPr="00F80E3C">
        <w:rPr>
          <w:rFonts w:ascii="Calibri Light" w:eastAsia="Times New Roman" w:hAnsi="Calibri Light" w:cs="Times New Roman"/>
          <w:noProof/>
        </w:rPr>
        <w:t>(1464), 269–271. http://doi.org/10.1098/rspb.2000.1384</w:t>
      </w:r>
    </w:p>
    <w:p w14:paraId="77DBFBD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land, K., Matthews, B., &amp; Feldman, M. W. (2016). An introduction to niche construction theory. </w:t>
      </w:r>
      <w:r w:rsidRPr="00F80E3C">
        <w:rPr>
          <w:rFonts w:ascii="Calibri Light" w:eastAsia="Times New Roman" w:hAnsi="Calibri Light" w:cs="Times New Roman"/>
          <w:i/>
          <w:iCs/>
          <w:noProof/>
        </w:rPr>
        <w:t>Evolutionary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0</w:t>
      </w:r>
      <w:r w:rsidRPr="00F80E3C">
        <w:rPr>
          <w:rFonts w:ascii="Calibri Light" w:eastAsia="Times New Roman" w:hAnsi="Calibri Light" w:cs="Times New Roman"/>
          <w:noProof/>
        </w:rPr>
        <w:t>(2), 191–202. http://doi.org/10.1007/s10682-016-9821-z</w:t>
      </w:r>
    </w:p>
    <w:p w14:paraId="4D59FCA4"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F80E3C">
        <w:rPr>
          <w:rFonts w:ascii="Calibri Light" w:eastAsia="Times New Roman" w:hAnsi="Calibri Light" w:cs="Times New Roman"/>
          <w:i/>
          <w:iCs/>
          <w:noProof/>
        </w:rPr>
        <w:t>Proceedings of the National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6</w:t>
      </w:r>
      <w:r w:rsidRPr="00F80E3C">
        <w:rPr>
          <w:rFonts w:ascii="Calibri Light" w:eastAsia="Times New Roman" w:hAnsi="Calibri Light" w:cs="Times New Roman"/>
          <w:noProof/>
        </w:rPr>
        <w:t>(18), 10242–10247. http://doi.org/10.1073/pnas.96.18.10242</w:t>
      </w:r>
    </w:p>
    <w:p w14:paraId="103DF1A1"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w, R. (1979). Optimal Life Histories Under Age-Specific Preda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4</w:t>
      </w:r>
      <w:r w:rsidRPr="00F80E3C">
        <w:rPr>
          <w:rFonts w:ascii="Calibri Light" w:eastAsia="Times New Roman" w:hAnsi="Calibri Light" w:cs="Times New Roman"/>
          <w:noProof/>
        </w:rPr>
        <w:t>(3), 399–417.</w:t>
      </w:r>
    </w:p>
    <w:p w14:paraId="336B5CF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wton, J. H. (1999). Are There General Laws in Ecology? </w:t>
      </w:r>
      <w:r w:rsidRPr="00F80E3C">
        <w:rPr>
          <w:rFonts w:ascii="Calibri Light" w:eastAsia="Times New Roman" w:hAnsi="Calibri Light" w:cs="Times New Roman"/>
          <w:i/>
          <w:iCs/>
          <w:noProof/>
        </w:rPr>
        <w:t>Oiko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4</w:t>
      </w:r>
      <w:r w:rsidRPr="00F80E3C">
        <w:rPr>
          <w:rFonts w:ascii="Calibri Light" w:eastAsia="Times New Roman" w:hAnsi="Calibri Light" w:cs="Times New Roman"/>
          <w:noProof/>
        </w:rPr>
        <w:t>(2), 177–192.</w:t>
      </w:r>
    </w:p>
    <w:p w14:paraId="38DB5C4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evin, S. A., &amp; Paine, R. T. (1974). Disturbance, Patch Formation, and Community Structure. </w:t>
      </w:r>
      <w:r w:rsidRPr="00F80E3C">
        <w:rPr>
          <w:rFonts w:ascii="Calibri Light" w:eastAsia="Times New Roman" w:hAnsi="Calibri Light" w:cs="Times New Roman"/>
          <w:i/>
          <w:iCs/>
          <w:noProof/>
        </w:rPr>
        <w:t>Proceedings of the National Academy of 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1</w:t>
      </w:r>
      <w:r w:rsidRPr="00F80E3C">
        <w:rPr>
          <w:rFonts w:ascii="Calibri Light" w:eastAsia="Times New Roman" w:hAnsi="Calibri Light" w:cs="Times New Roman"/>
          <w:noProof/>
        </w:rPr>
        <w:t>(7), 2744–2747. http://doi.org/10.1073/pnas.71.7.2744</w:t>
      </w:r>
    </w:p>
    <w:p w14:paraId="526F1D9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evins, R. (1962). Theory of Fitness in a Heterogeneous Environment.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6</w:t>
      </w:r>
      <w:r w:rsidRPr="00F80E3C">
        <w:rPr>
          <w:rFonts w:ascii="Calibri Light" w:eastAsia="Times New Roman" w:hAnsi="Calibri Light" w:cs="Times New Roman"/>
          <w:noProof/>
        </w:rPr>
        <w:t>(891), 361–373.</w:t>
      </w:r>
    </w:p>
    <w:p w14:paraId="0BCF7DA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evins, R. (1966). The strategy of model building in population biology. </w:t>
      </w:r>
      <w:r w:rsidRPr="00F80E3C">
        <w:rPr>
          <w:rFonts w:ascii="Calibri Light" w:eastAsia="Times New Roman" w:hAnsi="Calibri Light" w:cs="Times New Roman"/>
          <w:i/>
          <w:iCs/>
          <w:noProof/>
        </w:rPr>
        <w:t>American Scient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lastRenderedPageBreak/>
        <w:t>54</w:t>
      </w:r>
      <w:r w:rsidRPr="00F80E3C">
        <w:rPr>
          <w:rFonts w:ascii="Calibri Light" w:eastAsia="Times New Roman" w:hAnsi="Calibri Light" w:cs="Times New Roman"/>
          <w:noProof/>
        </w:rPr>
        <w:t>(4), 421–431. http://doi.org/10.2307/27836590</w:t>
      </w:r>
    </w:p>
    <w:p w14:paraId="321542C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Lytle, D. A. (2001). Disturbance Regimes and Life</w:t>
      </w:r>
      <w:r w:rsidRPr="00F80E3C">
        <w:rPr>
          <w:rFonts w:ascii="Calibri Light" w:eastAsia="Calibri" w:hAnsi="Calibri Light" w:cs="Calibri"/>
          <w:noProof/>
        </w:rPr>
        <w:t>‐</w:t>
      </w:r>
      <w:r w:rsidRPr="00F80E3C">
        <w:rPr>
          <w:rFonts w:ascii="Calibri Light" w:eastAsia="Times New Roman" w:hAnsi="Calibri Light" w:cs="Times New Roman"/>
          <w:noProof/>
        </w:rPr>
        <w:t xml:space="preserve">History Evolu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7</w:t>
      </w:r>
      <w:r w:rsidRPr="00F80E3C">
        <w:rPr>
          <w:rFonts w:ascii="Calibri Light" w:eastAsia="Times New Roman" w:hAnsi="Calibri Light" w:cs="Times New Roman"/>
          <w:noProof/>
        </w:rPr>
        <w:t>(5), 525–536. http://doi.org/10.1086/319930</w:t>
      </w:r>
    </w:p>
    <w:p w14:paraId="74B043A1"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cArthur, R. H. (1957). On the relative abundance of bird species. </w:t>
      </w:r>
      <w:r w:rsidRPr="00F80E3C">
        <w:rPr>
          <w:rFonts w:ascii="Calibri Light" w:eastAsia="Times New Roman" w:hAnsi="Calibri Light" w:cs="Times New Roman"/>
          <w:i/>
          <w:iCs/>
          <w:noProof/>
        </w:rPr>
        <w:t>Proceedings of the National Academy of Sciences of the United States of America</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43</w:t>
      </w:r>
      <w:r w:rsidRPr="00F80E3C">
        <w:rPr>
          <w:rFonts w:ascii="Calibri Light" w:eastAsia="Times New Roman" w:hAnsi="Calibri Light" w:cs="Times New Roman"/>
          <w:noProof/>
        </w:rPr>
        <w:t>(3), 293–295. http://doi.org/10.1073/pnas.43.3.293</w:t>
      </w:r>
    </w:p>
    <w:p w14:paraId="291F682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carthur, R., &amp; Levins, R. (1967). The Limiting Similarity, Convergence, and Divergence of Coexisting Species.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1</w:t>
      </w:r>
      <w:r w:rsidRPr="00F80E3C">
        <w:rPr>
          <w:rFonts w:ascii="Calibri Light" w:eastAsia="Times New Roman" w:hAnsi="Calibri Light" w:cs="Times New Roman"/>
          <w:noProof/>
        </w:rPr>
        <w:t>(921), 377–385. http://doi.org/10.2307/2678832</w:t>
      </w:r>
    </w:p>
    <w:p w14:paraId="34EC8DB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ckey, R. L., &amp; Currie, D. J. (2001). The diversity-disturbance relationship: Is it generally strong and peaked?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2</w:t>
      </w:r>
      <w:r w:rsidRPr="00F80E3C">
        <w:rPr>
          <w:rFonts w:ascii="Calibri Light" w:eastAsia="Times New Roman" w:hAnsi="Calibri Light" w:cs="Times New Roman"/>
          <w:noProof/>
        </w:rPr>
        <w:t>(12), 3479–3492. http://doi.org/10.1890/0012-9658(2001)082[3479:TDDRII]2.0.CO;2</w:t>
      </w:r>
    </w:p>
    <w:p w14:paraId="7206947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ynard Smith, J., &amp; Price, G. R. (1973). The Logic of Animal Conflict. </w:t>
      </w:r>
      <w:r w:rsidRPr="00F80E3C">
        <w:rPr>
          <w:rFonts w:ascii="Calibri Light" w:eastAsia="Times New Roman" w:hAnsi="Calibri Light" w:cs="Times New Roman"/>
          <w:i/>
          <w:iCs/>
          <w:noProof/>
        </w:rPr>
        <w:t>Natur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46</w:t>
      </w:r>
      <w:r w:rsidRPr="00F80E3C">
        <w:rPr>
          <w:rFonts w:ascii="Calibri Light" w:eastAsia="Times New Roman" w:hAnsi="Calibri Light" w:cs="Times New Roman"/>
          <w:noProof/>
        </w:rPr>
        <w:t>, 15–18. http://doi.org/10.1038/254463b0</w:t>
      </w:r>
    </w:p>
    <w:p w14:paraId="017B001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etz, J. A. J., Nisbet, R. M., &amp; Geritz, S. A. H. (1992). How should we define “fitness” for general ecological scenarios? </w:t>
      </w:r>
      <w:r w:rsidRPr="00F80E3C">
        <w:rPr>
          <w:rFonts w:ascii="Calibri Light" w:eastAsia="Times New Roman" w:hAnsi="Calibri Light" w:cs="Times New Roman"/>
          <w:i/>
          <w:iCs/>
          <w:noProof/>
        </w:rPr>
        <w:t>Trends in Ecology &amp;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w:t>
      </w:r>
      <w:r w:rsidRPr="00F80E3C">
        <w:rPr>
          <w:rFonts w:ascii="Calibri Light" w:eastAsia="Times New Roman" w:hAnsi="Calibri Light" w:cs="Times New Roman"/>
          <w:noProof/>
        </w:rPr>
        <w:t>(6), 198–202. http://doi.org/10.1016/0169-5347(92)90073-K</w:t>
      </w:r>
    </w:p>
    <w:p w14:paraId="66BF17E4"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ichod, R. E. (1979). Evolution of Life Histories in Response to Age-Specific Mortality Factors.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3</w:t>
      </w:r>
      <w:r w:rsidRPr="00F80E3C">
        <w:rPr>
          <w:rFonts w:ascii="Calibri Light" w:eastAsia="Times New Roman" w:hAnsi="Calibri Light" w:cs="Times New Roman"/>
          <w:noProof/>
        </w:rPr>
        <w:t>(4), 229–246.</w:t>
      </w:r>
    </w:p>
    <w:p w14:paraId="4C04861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iller, A. D., Roxburgh, S. H., &amp; Shea, K. (2011). How frequency and intensity shape diversity-disturbance relationships. </w:t>
      </w:r>
      <w:r w:rsidRPr="00F80E3C">
        <w:rPr>
          <w:rFonts w:ascii="Calibri Light" w:eastAsia="Times New Roman" w:hAnsi="Calibri Light" w:cs="Times New Roman"/>
          <w:i/>
          <w:iCs/>
          <w:noProof/>
        </w:rPr>
        <w:t>Proceedings of the National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8</w:t>
      </w:r>
      <w:r w:rsidRPr="00F80E3C">
        <w:rPr>
          <w:rFonts w:ascii="Calibri Light" w:eastAsia="Times New Roman" w:hAnsi="Calibri Light" w:cs="Times New Roman"/>
          <w:noProof/>
        </w:rPr>
        <w:t>(14), 5643–5648. http://doi.org/10.1073/pnas.1018594108</w:t>
      </w:r>
    </w:p>
    <w:p w14:paraId="64999DE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øller, A. P., &amp; Jennions, M. D. (2002). How much variance can be explained by ecologists and evolutionary biologists? </w:t>
      </w:r>
      <w:r w:rsidRPr="00F80E3C">
        <w:rPr>
          <w:rFonts w:ascii="Calibri Light" w:eastAsia="Times New Roman" w:hAnsi="Calibri Light" w:cs="Times New Roman"/>
          <w:i/>
          <w:iCs/>
          <w:noProof/>
        </w:rPr>
        <w:t>Oecologia</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32</w:t>
      </w:r>
      <w:r w:rsidRPr="00F80E3C">
        <w:rPr>
          <w:rFonts w:ascii="Calibri Light" w:eastAsia="Times New Roman" w:hAnsi="Calibri Light" w:cs="Times New Roman"/>
          <w:noProof/>
        </w:rPr>
        <w:t>(4), 492–500. http://doi.org/10.1007/s00442-002-0952-2</w:t>
      </w:r>
    </w:p>
    <w:p w14:paraId="744BE74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Nagylaki, T. (1975). Polymorphisms in cyclically-varying environments. </w:t>
      </w:r>
      <w:r w:rsidRPr="00F80E3C">
        <w:rPr>
          <w:rFonts w:ascii="Calibri Light" w:eastAsia="Times New Roman" w:hAnsi="Calibri Light" w:cs="Times New Roman"/>
          <w:i/>
          <w:iCs/>
          <w:noProof/>
        </w:rPr>
        <w:t>Heredit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5</w:t>
      </w:r>
      <w:r w:rsidRPr="00F80E3C">
        <w:rPr>
          <w:rFonts w:ascii="Calibri Light" w:eastAsia="Times New Roman" w:hAnsi="Calibri Light" w:cs="Times New Roman"/>
          <w:noProof/>
        </w:rPr>
        <w:t>(1), 67–74.</w:t>
      </w:r>
    </w:p>
    <w:p w14:paraId="1EF3B33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F80E3C">
        <w:rPr>
          <w:rFonts w:ascii="Calibri Light" w:eastAsia="Times New Roman" w:hAnsi="Calibri Light" w:cs="Times New Roman"/>
          <w:i/>
          <w:iCs/>
          <w:noProof/>
        </w:rPr>
        <w:t>Proceedings of the National Academy of Sciences of the United States of America</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8</w:t>
      </w:r>
      <w:r w:rsidRPr="00F80E3C">
        <w:rPr>
          <w:rFonts w:ascii="Calibri Light" w:eastAsia="Times New Roman" w:hAnsi="Calibri Light" w:cs="Times New Roman"/>
          <w:noProof/>
        </w:rPr>
        <w:t>(20), 11376–11381. http://doi.org/doi: 10.1073/pnas.171315998</w:t>
      </w:r>
    </w:p>
    <w:p w14:paraId="062FB9C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Odling-Smee, F. . J., Laland, K. N., &amp; Feldman, M. W. (2003). </w:t>
      </w:r>
      <w:r w:rsidRPr="00F80E3C">
        <w:rPr>
          <w:rFonts w:ascii="Calibri Light" w:eastAsia="Times New Roman" w:hAnsi="Calibri Light" w:cs="Times New Roman"/>
          <w:i/>
          <w:iCs/>
          <w:noProof/>
        </w:rPr>
        <w:t>Niche Construction: The Neglected Process in Evolution</w:t>
      </w:r>
      <w:r w:rsidRPr="00F80E3C">
        <w:rPr>
          <w:rFonts w:ascii="Calibri Light" w:eastAsia="Times New Roman" w:hAnsi="Calibri Light" w:cs="Times New Roman"/>
          <w:noProof/>
        </w:rPr>
        <w:t>. Princeton University Press. Recuperado de http://www.jstor.org/stable/j.ctt24hqpd</w:t>
      </w:r>
    </w:p>
    <w:p w14:paraId="6FF6A48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ake, C. E., &amp; Venable, D. L. (1995). Is coexistence of sonoran desert annuals mediated by temporal variability in reproductive suces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6</w:t>
      </w:r>
      <w:r w:rsidRPr="00F80E3C">
        <w:rPr>
          <w:rFonts w:ascii="Calibri Light" w:eastAsia="Times New Roman" w:hAnsi="Calibri Light" w:cs="Times New Roman"/>
          <w:noProof/>
        </w:rPr>
        <w:t>(1), 246–261.</w:t>
      </w:r>
    </w:p>
    <w:p w14:paraId="64122FA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ake, C. E., &amp; Venable, D. L. (1996). Seed Banks in Desert Annuals: Implications for </w:t>
      </w:r>
      <w:r w:rsidRPr="00F80E3C">
        <w:rPr>
          <w:rFonts w:ascii="Calibri Light" w:eastAsia="Times New Roman" w:hAnsi="Calibri Light" w:cs="Times New Roman"/>
          <w:noProof/>
        </w:rPr>
        <w:lastRenderedPageBreak/>
        <w:t xml:space="preserve">Persistence and Coexistence in Variable Environment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7</w:t>
      </w:r>
      <w:r w:rsidRPr="00F80E3C">
        <w:rPr>
          <w:rFonts w:ascii="Calibri Light" w:eastAsia="Times New Roman" w:hAnsi="Calibri Light" w:cs="Times New Roman"/>
          <w:noProof/>
        </w:rPr>
        <w:t>(5), 1427–1435.</w:t>
      </w:r>
    </w:p>
    <w:p w14:paraId="28BAC91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ianka, E. R. (1970). On r- and K-Selec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4</w:t>
      </w:r>
      <w:r w:rsidRPr="00F80E3C">
        <w:rPr>
          <w:rFonts w:ascii="Calibri Light" w:eastAsia="Times New Roman" w:hAnsi="Calibri Light" w:cs="Times New Roman"/>
          <w:noProof/>
        </w:rPr>
        <w:t>(940), 592–597.</w:t>
      </w:r>
    </w:p>
    <w:p w14:paraId="20C19D1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F80E3C">
        <w:rPr>
          <w:rFonts w:ascii="Calibri Light" w:eastAsia="Times New Roman" w:hAnsi="Calibri Light" w:cs="Times New Roman"/>
          <w:i/>
          <w:iCs/>
          <w:noProof/>
        </w:rPr>
        <w:t>Philosophical Transactions of the Royal Society B: Biological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64</w:t>
      </w:r>
      <w:r w:rsidRPr="00F80E3C">
        <w:rPr>
          <w:rFonts w:ascii="Calibri Light" w:eastAsia="Times New Roman" w:hAnsi="Calibri Light" w:cs="Times New Roman"/>
          <w:noProof/>
        </w:rPr>
        <w:t>(1523), 1629–1640. http://doi.org/10.1098/rstb.2009.0012</w:t>
      </w:r>
    </w:p>
    <w:p w14:paraId="3EB499D4"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Rankin, D. J., Bargum, K., &amp; Kokko, H. (2007). The tragedy of the commons in evolutionary biology.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2</w:t>
      </w:r>
      <w:r w:rsidRPr="00F80E3C">
        <w:rPr>
          <w:rFonts w:ascii="Calibri Light" w:eastAsia="Times New Roman" w:hAnsi="Calibri Light" w:cs="Times New Roman"/>
          <w:noProof/>
        </w:rPr>
        <w:t>(12), 643–651. http://doi.org/10.1016/j.tree.2007.07.009</w:t>
      </w:r>
    </w:p>
    <w:p w14:paraId="317E3A6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Reznick, D., Bryant, M. J., &amp; Bashey, F. (2002). r - and K-Selection Revisited: The role of population regulation in life-history evolution.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3</w:t>
      </w:r>
      <w:r w:rsidRPr="00F80E3C">
        <w:rPr>
          <w:rFonts w:ascii="Calibri Light" w:eastAsia="Times New Roman" w:hAnsi="Calibri Light" w:cs="Times New Roman"/>
          <w:noProof/>
        </w:rPr>
        <w:t>(6), 1509–1520. http://doi.org/10.1890/0012-9658(2002)083[1509:RAKSRT]2.0.CO;2</w:t>
      </w:r>
    </w:p>
    <w:p w14:paraId="52923EF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5</w:t>
      </w:r>
      <w:r w:rsidRPr="00F80E3C">
        <w:rPr>
          <w:rFonts w:ascii="Calibri Light" w:eastAsia="Times New Roman" w:hAnsi="Calibri Light" w:cs="Times New Roman"/>
          <w:noProof/>
        </w:rPr>
        <w:t>(2), 359–371.</w:t>
      </w:r>
    </w:p>
    <w:p w14:paraId="4F86EF4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asaki, A., &amp; Ellner, S. P. (1995). The evolutionarily stable phenotype distribution in a random environment. </w:t>
      </w:r>
      <w:r w:rsidRPr="00F80E3C">
        <w:rPr>
          <w:rFonts w:ascii="Calibri Light" w:eastAsia="Times New Roman" w:hAnsi="Calibri Light" w:cs="Times New Roman"/>
          <w:i/>
          <w:iCs/>
          <w:noProof/>
        </w:rPr>
        <w:t>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49</w:t>
      </w:r>
      <w:r w:rsidRPr="00F80E3C">
        <w:rPr>
          <w:rFonts w:ascii="Calibri Light" w:eastAsia="Times New Roman" w:hAnsi="Calibri Light" w:cs="Times New Roman"/>
          <w:noProof/>
        </w:rPr>
        <w:t>(2), 337–350. http://doi.org/10.2307/2410344</w:t>
      </w:r>
    </w:p>
    <w:p w14:paraId="0697988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chaffer, W. (1974). Optimal Reproductive Effort in Fluctuating Environments.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8</w:t>
      </w:r>
      <w:r w:rsidRPr="00F80E3C">
        <w:rPr>
          <w:rFonts w:ascii="Calibri Light" w:eastAsia="Times New Roman" w:hAnsi="Calibri Light" w:cs="Times New Roman"/>
          <w:noProof/>
        </w:rPr>
        <w:t>(964), 783–790.</w:t>
      </w:r>
    </w:p>
    <w:p w14:paraId="00C2F29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cheffer, M., &amp; Nes, E. H. Van. (2006). Self-organized similarity, the evolutionary emergence of groups of similar species. </w:t>
      </w:r>
      <w:r w:rsidRPr="00F80E3C">
        <w:rPr>
          <w:rFonts w:ascii="Calibri Light" w:eastAsia="Times New Roman" w:hAnsi="Calibri Light" w:cs="Times New Roman"/>
          <w:i/>
          <w:iCs/>
          <w:noProof/>
        </w:rPr>
        <w:t>Proceedings of the National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3</w:t>
      </w:r>
      <w:r w:rsidRPr="00F80E3C">
        <w:rPr>
          <w:rFonts w:ascii="Calibri Light" w:eastAsia="Times New Roman" w:hAnsi="Calibri Light" w:cs="Times New Roman"/>
          <w:noProof/>
        </w:rPr>
        <w:t>(16), 6230–6235. http://doi.org/10.1073/pnas.0508024103</w:t>
      </w:r>
    </w:p>
    <w:p w14:paraId="51E1879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choener, T. W. (1983). Field Experiments on Interspecific Competi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22</w:t>
      </w:r>
      <w:r w:rsidRPr="00F80E3C">
        <w:rPr>
          <w:rFonts w:ascii="Calibri Light" w:eastAsia="Times New Roman" w:hAnsi="Calibri Light" w:cs="Times New Roman"/>
          <w:noProof/>
        </w:rPr>
        <w:t>(2), 240–285.</w:t>
      </w:r>
    </w:p>
    <w:p w14:paraId="541C561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w:t>
      </w:r>
      <w:r w:rsidRPr="00F80E3C">
        <w:rPr>
          <w:rFonts w:ascii="Calibri Light" w:eastAsia="Times New Roman" w:hAnsi="Calibri Light" w:cs="Times New Roman"/>
          <w:noProof/>
        </w:rPr>
        <w:t>(6), 491–508. http://doi.org/10.1111/j.1461-0248.2004.00600.x</w:t>
      </w:r>
    </w:p>
    <w:p w14:paraId="5E1ED32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heil, D., &amp; Burslem, D. F. R. P. (2003). Disturbing hypotheses in tropical forests.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1), 18–26. http://doi.org/10.1016/S0169-5347(02)00005-8</w:t>
      </w:r>
    </w:p>
    <w:p w14:paraId="5F970DC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latkin, M., &amp; Anderson, D. J. (1984). A Model of Competition for Space.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65</w:t>
      </w:r>
      <w:r w:rsidRPr="00F80E3C">
        <w:rPr>
          <w:rFonts w:ascii="Calibri Light" w:eastAsia="Times New Roman" w:hAnsi="Calibri Light" w:cs="Times New Roman"/>
          <w:noProof/>
        </w:rPr>
        <w:t>(6), 1840–1845.</w:t>
      </w:r>
    </w:p>
    <w:p w14:paraId="40F8753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ousa, W. P. (1984). The Role of Dusturbance in Natural Communities. </w:t>
      </w:r>
      <w:r w:rsidRPr="00F80E3C">
        <w:rPr>
          <w:rFonts w:ascii="Calibri Light" w:eastAsia="Times New Roman" w:hAnsi="Calibri Light" w:cs="Times New Roman"/>
          <w:i/>
          <w:iCs/>
          <w:noProof/>
        </w:rPr>
        <w:t>Annual Review of Ecology and Systema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w:t>
      </w:r>
      <w:r w:rsidRPr="00F80E3C">
        <w:rPr>
          <w:rFonts w:ascii="Calibri Light" w:eastAsia="Times New Roman" w:hAnsi="Calibri Light" w:cs="Times New Roman"/>
          <w:noProof/>
        </w:rPr>
        <w:t>, 353–391.</w:t>
      </w:r>
    </w:p>
    <w:p w14:paraId="16B69F3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tearns, S. C. (1989). Trade-offs in life history evolution. </w:t>
      </w:r>
      <w:r w:rsidRPr="00F80E3C">
        <w:rPr>
          <w:rFonts w:ascii="Calibri Light" w:eastAsia="Times New Roman" w:hAnsi="Calibri Light" w:cs="Times New Roman"/>
          <w:i/>
          <w:iCs/>
          <w:noProof/>
        </w:rPr>
        <w:t>Functional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w:t>
      </w:r>
      <w:r w:rsidRPr="00F80E3C">
        <w:rPr>
          <w:rFonts w:ascii="Calibri Light" w:eastAsia="Times New Roman" w:hAnsi="Calibri Light" w:cs="Times New Roman"/>
          <w:noProof/>
        </w:rPr>
        <w:t>, 259–268.</w:t>
      </w:r>
    </w:p>
    <w:p w14:paraId="7706FD0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lastRenderedPageBreak/>
        <w:t>346</w:t>
      </w:r>
      <w:r w:rsidRPr="00F80E3C">
        <w:rPr>
          <w:rFonts w:ascii="Calibri Light" w:eastAsia="Times New Roman" w:hAnsi="Calibri Light" w:cs="Times New Roman"/>
          <w:noProof/>
        </w:rPr>
        <w:t>(6208), 463–466. http://doi.org/10.1126/science.1257008</w:t>
      </w:r>
    </w:p>
    <w:p w14:paraId="622720D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hompson, J. N. (2005). Coevolution: The Geographic Mosaic Of Coevolutionary Arms Race. </w:t>
      </w:r>
      <w:r w:rsidRPr="00F80E3C">
        <w:rPr>
          <w:rFonts w:ascii="Calibri Light" w:eastAsia="Times New Roman" w:hAnsi="Calibri Light" w:cs="Times New Roman"/>
          <w:i/>
          <w:iCs/>
          <w:noProof/>
        </w:rPr>
        <w:t>Current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w:t>
      </w:r>
      <w:r w:rsidRPr="00F80E3C">
        <w:rPr>
          <w:rFonts w:ascii="Calibri Light" w:eastAsia="Times New Roman" w:hAnsi="Calibri Light" w:cs="Times New Roman"/>
          <w:noProof/>
        </w:rPr>
        <w:t>(24), 992–994. http://doi.org/10.1016/j.cub.2005.11.047</w:t>
      </w:r>
    </w:p>
    <w:p w14:paraId="12246DD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ilman, D. (1982). </w:t>
      </w:r>
      <w:r w:rsidRPr="00F80E3C">
        <w:rPr>
          <w:rFonts w:ascii="Calibri Light" w:eastAsia="Times New Roman" w:hAnsi="Calibri Light" w:cs="Times New Roman"/>
          <w:i/>
          <w:iCs/>
          <w:noProof/>
        </w:rPr>
        <w:t>Resource Competition and Community Structur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Princeton University Press</w:t>
      </w:r>
      <w:r w:rsidRPr="00F80E3C">
        <w:rPr>
          <w:rFonts w:ascii="Calibri Light" w:eastAsia="Times New Roman" w:hAnsi="Calibri Light" w:cs="Times New Roman"/>
          <w:noProof/>
        </w:rPr>
        <w:t>. Princeton, New Jersey.</w:t>
      </w:r>
    </w:p>
    <w:p w14:paraId="1A979E3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ilman, D. (1990). Constraints and Tradeoffs: Toward a Predictive Theory of Competition and Succession. </w:t>
      </w:r>
      <w:r w:rsidRPr="00F80E3C">
        <w:rPr>
          <w:rFonts w:ascii="Calibri Light" w:eastAsia="Times New Roman" w:hAnsi="Calibri Light" w:cs="Times New Roman"/>
          <w:i/>
          <w:iCs/>
          <w:noProof/>
        </w:rPr>
        <w:t>Oiko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58</w:t>
      </w:r>
      <w:r w:rsidRPr="00F80E3C">
        <w:rPr>
          <w:rFonts w:ascii="Calibri Light" w:eastAsia="Times New Roman" w:hAnsi="Calibri Light" w:cs="Times New Roman"/>
          <w:noProof/>
        </w:rPr>
        <w:t>(1), 3–15.</w:t>
      </w:r>
    </w:p>
    <w:p w14:paraId="459E53A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urner, M. (2010). Disturbance and landscape dynamics in a changing world.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1</w:t>
      </w:r>
      <w:r w:rsidRPr="00F80E3C">
        <w:rPr>
          <w:rFonts w:ascii="Calibri Light" w:eastAsia="Times New Roman" w:hAnsi="Calibri Light" w:cs="Times New Roman"/>
          <w:noProof/>
        </w:rPr>
        <w:t>(March), 2833–2849. http://doi.org/doi:10.1890/10-0097.1</w:t>
      </w:r>
    </w:p>
    <w:p w14:paraId="65FC81D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3</w:t>
      </w:r>
      <w:r w:rsidRPr="00F80E3C">
        <w:rPr>
          <w:rFonts w:ascii="Calibri Light" w:eastAsia="Times New Roman" w:hAnsi="Calibri Light" w:cs="Times New Roman"/>
          <w:noProof/>
        </w:rPr>
        <w:t>(6), 311–317. http://doi.org/10.1016/j.tree.2008.02.007</w:t>
      </w:r>
    </w:p>
    <w:p w14:paraId="230EE4B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Urban, M. C., &amp; Skelly, D. K. (2006). Evolving Metacommunities: Toward an Evolutionary Perspective on Metacommunitie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7</w:t>
      </w:r>
      <w:r w:rsidRPr="00F80E3C">
        <w:rPr>
          <w:rFonts w:ascii="Calibri Light" w:eastAsia="Times New Roman" w:hAnsi="Calibri Light" w:cs="Times New Roman"/>
          <w:noProof/>
        </w:rPr>
        <w:t>(7), 1616–1626.</w:t>
      </w:r>
    </w:p>
    <w:p w14:paraId="0D68E36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ance, R. R. (1984). Interference Competition and the Coexistence of Two Competitors on a Single Limiting Resource.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65</w:t>
      </w:r>
      <w:r w:rsidRPr="00F80E3C">
        <w:rPr>
          <w:rFonts w:ascii="Calibri Light" w:eastAsia="Times New Roman" w:hAnsi="Calibri Light" w:cs="Times New Roman"/>
          <w:noProof/>
        </w:rPr>
        <w:t>(5), 1349–1357.</w:t>
      </w:r>
    </w:p>
    <w:p w14:paraId="0BE88C4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ellend, M. (2016). </w:t>
      </w:r>
      <w:r w:rsidRPr="00F80E3C">
        <w:rPr>
          <w:rFonts w:ascii="Calibri Light" w:eastAsia="Times New Roman" w:hAnsi="Calibri Light" w:cs="Times New Roman"/>
          <w:i/>
          <w:iCs/>
          <w:noProof/>
        </w:rPr>
        <w:t>The Theory of Ecological Communities</w:t>
      </w:r>
      <w:r w:rsidRPr="00F80E3C">
        <w:rPr>
          <w:rFonts w:ascii="Calibri Light" w:eastAsia="Times New Roman" w:hAnsi="Calibri Light" w:cs="Times New Roman"/>
          <w:noProof/>
        </w:rPr>
        <w:t>. Princeton University Press. http://doi.org/10.1016/S0074-6142(05)80002-6</w:t>
      </w:r>
    </w:p>
    <w:p w14:paraId="73598F6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ellend, M., &amp; Geber, M. A. (2005). Connections between species diversity and genetic diversity.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w:t>
      </w:r>
      <w:r w:rsidRPr="00F80E3C">
        <w:rPr>
          <w:rFonts w:ascii="Calibri Light" w:eastAsia="Times New Roman" w:hAnsi="Calibri Light" w:cs="Times New Roman"/>
          <w:noProof/>
        </w:rPr>
        <w:t>(7), 767–781. http://doi.org/10.1111/j.1461-0248.2005.00775.x</w:t>
      </w:r>
    </w:p>
    <w:p w14:paraId="4DDF2A9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F80E3C">
        <w:rPr>
          <w:rFonts w:ascii="Calibri Light" w:eastAsia="Times New Roman" w:hAnsi="Calibri Light" w:cs="Times New Roman"/>
          <w:i/>
          <w:iCs/>
          <w:noProof/>
        </w:rPr>
        <w:t>Journal of Evolutionary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4</w:t>
      </w:r>
      <w:r w:rsidRPr="00F80E3C">
        <w:rPr>
          <w:rFonts w:ascii="Calibri Light" w:eastAsia="Times New Roman" w:hAnsi="Calibri Light" w:cs="Times New Roman"/>
          <w:noProof/>
        </w:rPr>
        <w:t>(11), 2485–2495. http://doi.org/10.1111/j.1420-9101.2011.02376.x</w:t>
      </w:r>
    </w:p>
    <w:p w14:paraId="0571204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7</w:t>
      </w:r>
      <w:r w:rsidRPr="00F80E3C">
        <w:rPr>
          <w:rFonts w:ascii="Calibri Light" w:eastAsia="Times New Roman" w:hAnsi="Calibri Light" w:cs="Times New Roman"/>
          <w:noProof/>
        </w:rPr>
        <w:t>(4), 244–252. http://doi.org/10.1016/j.tree.2011.11.014</w:t>
      </w:r>
    </w:p>
    <w:p w14:paraId="5FEED85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axman, D., &amp; Gavrilets, S. (2005). 20 Questions on Adaptive Dynamics. </w:t>
      </w:r>
      <w:r w:rsidRPr="00F80E3C">
        <w:rPr>
          <w:rFonts w:ascii="Calibri Light" w:eastAsia="Times New Roman" w:hAnsi="Calibri Light" w:cs="Times New Roman"/>
          <w:i/>
          <w:iCs/>
          <w:noProof/>
        </w:rPr>
        <w:t>Journal of Evolutionary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5), 1139–1154. http://doi.org/10.1111/j.1420-9101.2005.00948.x</w:t>
      </w:r>
    </w:p>
    <w:p w14:paraId="68EF72E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2</w:t>
      </w:r>
      <w:r w:rsidRPr="00F80E3C">
        <w:rPr>
          <w:rFonts w:ascii="Calibri Light" w:eastAsia="Times New Roman" w:hAnsi="Calibri Light" w:cs="Times New Roman"/>
          <w:noProof/>
        </w:rPr>
        <w:t>(4), 291–304. http://doi.org/10.1016/j.tree.2017.01.003</w:t>
      </w:r>
    </w:p>
    <w:p w14:paraId="4518D3B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w:t>
      </w:r>
      <w:r w:rsidRPr="00F80E3C">
        <w:rPr>
          <w:rFonts w:ascii="Calibri Light" w:eastAsia="Times New Roman" w:hAnsi="Calibri Light" w:cs="Times New Roman"/>
          <w:noProof/>
        </w:rPr>
        <w:lastRenderedPageBreak/>
        <w:t xml:space="preserve">to ecosystems. </w:t>
      </w:r>
      <w:r w:rsidRPr="00F80E3C">
        <w:rPr>
          <w:rFonts w:ascii="Calibri Light" w:eastAsia="Times New Roman" w:hAnsi="Calibri Light" w:cs="Times New Roman"/>
          <w:i/>
          <w:iCs/>
          <w:noProof/>
        </w:rPr>
        <w:t>Nature reviews. Gene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w:t>
      </w:r>
      <w:r w:rsidRPr="00F80E3C">
        <w:rPr>
          <w:rFonts w:ascii="Calibri Light" w:eastAsia="Times New Roman" w:hAnsi="Calibri Light" w:cs="Times New Roman"/>
          <w:noProof/>
        </w:rPr>
        <w:t>(7), 510–523. http://doi.org/10.1038/nrg1877</w:t>
      </w:r>
    </w:p>
    <w:p w14:paraId="647E5F8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ilkinson, D. M. (1999). The Disturbing History of Intermediate Disturbance. </w:t>
      </w:r>
      <w:r w:rsidRPr="00F80E3C">
        <w:rPr>
          <w:rFonts w:ascii="Calibri Light" w:eastAsia="Times New Roman" w:hAnsi="Calibri Light" w:cs="Times New Roman"/>
          <w:i/>
          <w:iCs/>
          <w:noProof/>
        </w:rPr>
        <w:t>Oiko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4</w:t>
      </w:r>
      <w:r w:rsidRPr="00F80E3C">
        <w:rPr>
          <w:rFonts w:ascii="Calibri Light" w:eastAsia="Times New Roman" w:hAnsi="Calibri Light" w:cs="Times New Roman"/>
          <w:noProof/>
        </w:rPr>
        <w:t>(1), 145–147.</w:t>
      </w:r>
    </w:p>
    <w:p w14:paraId="5F24A92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illiams, G. C. (1966). Natural Selection, the Costs of Reproduction, and a Refinement of Lack’s Principle.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0</w:t>
      </w:r>
      <w:r w:rsidRPr="00F80E3C">
        <w:rPr>
          <w:rFonts w:ascii="Calibri Light" w:eastAsia="Times New Roman" w:hAnsi="Calibri Light" w:cs="Times New Roman"/>
          <w:noProof/>
        </w:rPr>
        <w:t>(916), 687–690.</w:t>
      </w:r>
    </w:p>
    <w:p w14:paraId="1C79D320" w14:textId="77777777" w:rsidR="00F80E3C" w:rsidRPr="00F80E3C" w:rsidRDefault="00F80E3C" w:rsidP="00F80E3C">
      <w:pPr>
        <w:widowControl w:val="0"/>
        <w:autoSpaceDE w:val="0"/>
        <w:autoSpaceDN w:val="0"/>
        <w:adjustRightInd w:val="0"/>
        <w:spacing w:after="240" w:line="240" w:lineRule="auto"/>
        <w:ind w:left="480" w:hanging="480"/>
        <w:rPr>
          <w:rFonts w:ascii="Calibri Light" w:hAnsi="Calibri Light"/>
          <w:noProof/>
        </w:rPr>
      </w:pPr>
      <w:r w:rsidRPr="00F80E3C">
        <w:rPr>
          <w:rFonts w:ascii="Calibri Light" w:eastAsia="Times New Roman" w:hAnsi="Calibri Light" w:cs="Times New Roman"/>
          <w:noProof/>
        </w:rPr>
        <w:t xml:space="preserve">Wilson, J. B. (1994). The “Intermediate Disturbance Hypothesis” of species coexistance is based on patch dynamics. </w:t>
      </w:r>
      <w:r w:rsidRPr="00F80E3C">
        <w:rPr>
          <w:rFonts w:ascii="Calibri Light" w:eastAsia="Times New Roman" w:hAnsi="Calibri Light" w:cs="Times New Roman"/>
          <w:i/>
          <w:iCs/>
          <w:noProof/>
        </w:rPr>
        <w:t>New Zealand Journal of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2), 176–181. http://doi.org/10.1093/plankt/23.10.1147</w:t>
      </w:r>
    </w:p>
    <w:p w14:paraId="29D45F8D" w14:textId="2A57BBD8" w:rsidR="00B304BF" w:rsidRDefault="00117284" w:rsidP="00F80E3C">
      <w:pPr>
        <w:widowControl w:val="0"/>
        <w:autoSpaceDE w:val="0"/>
        <w:autoSpaceDN w:val="0"/>
        <w:adjustRightInd w:val="0"/>
        <w:spacing w:after="240" w:line="276" w:lineRule="auto"/>
        <w:ind w:left="567" w:hanging="567"/>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63" w:name="_Toc487883812"/>
    <w:p w14:paraId="53C572D6" w14:textId="79B9710E" w:rsidR="009E379A" w:rsidRPr="00011943" w:rsidRDefault="009E379A" w:rsidP="009E379A">
      <w:pPr>
        <w:pStyle w:val="Heading1"/>
        <w:spacing w:before="0"/>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Pr>
          <w:color w:val="000000" w:themeColor="text1"/>
        </w:rPr>
        <w:t>APÊNDICES</w:t>
      </w:r>
      <w:bookmarkEnd w:id="63"/>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64" w:name="_Toc487877768"/>
      <w:bookmarkStart w:id="65" w:name="_Toc487883813"/>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64"/>
      <w:bookmarkEnd w:id="65"/>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lastRenderedPageBreak/>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66" w:name="_Toc487877769"/>
      <w:bookmarkStart w:id="67" w:name="_Toc487883814"/>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66"/>
      <w:bookmarkEnd w:id="67"/>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68" w:name="_Toc487877770"/>
      <w:bookmarkStart w:id="69" w:name="_Toc487883815"/>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68"/>
      <w:bookmarkEnd w:id="69"/>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UISA NOVARA MONCLAR GONÇALVES" w:date="2017-07-15T10:31:00Z" w:initials="LNMG">
    <w:p w14:paraId="0C398CAD" w14:textId="77777777" w:rsidR="001B315A" w:rsidRDefault="001B315A" w:rsidP="00217F3C">
      <w:pPr>
        <w:pStyle w:val="CommentText"/>
      </w:pPr>
      <w:r>
        <w:rPr>
          <w:rStyle w:val="CommentReference"/>
        </w:rPr>
        <w:annotationRef/>
      </w:r>
      <w:r>
        <w:t>Ayana:</w:t>
      </w:r>
    </w:p>
    <w:p w14:paraId="16D68B63"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1B315A" w:rsidRPr="00D13F3C" w:rsidRDefault="001B315A" w:rsidP="00217F3C">
      <w:pPr>
        <w:spacing w:line="240" w:lineRule="auto"/>
        <w:rPr>
          <w:rFonts w:ascii="Arial" w:eastAsia="Times New Roman" w:hAnsi="Arial" w:cs="Arial"/>
          <w:color w:val="222222"/>
          <w:sz w:val="20"/>
          <w:szCs w:val="20"/>
          <w:lang w:val="en-US"/>
        </w:rPr>
      </w:pPr>
    </w:p>
    <w:p w14:paraId="143B9511"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1B315A" w:rsidRPr="00D13F3C" w:rsidRDefault="001B315A" w:rsidP="00217F3C">
      <w:pPr>
        <w:spacing w:line="240" w:lineRule="auto"/>
        <w:rPr>
          <w:rFonts w:ascii="Arial" w:eastAsia="Times New Roman" w:hAnsi="Arial" w:cs="Arial"/>
          <w:color w:val="222222"/>
          <w:sz w:val="20"/>
          <w:szCs w:val="20"/>
          <w:lang w:val="en-US"/>
        </w:rPr>
      </w:pPr>
    </w:p>
    <w:p w14:paraId="419E4CA1"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1B315A" w:rsidRDefault="001B315A"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7" w:author="LUISA NOVARA MONCLAR GONÇALVES" w:date="2017-07-15T10:32:00Z" w:initials="LNMG">
    <w:p w14:paraId="6128ABB9" w14:textId="0F7ED033" w:rsidR="001B315A" w:rsidRPr="004831FA" w:rsidRDefault="001B315A"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comment>
  <w:comment w:id="10" w:author="LUISA NOVARA MONCLAR GONÇALVES" w:date="2017-07-15T10:33:00Z" w:initials="LNMG">
    <w:p w14:paraId="2D3AC7FC" w14:textId="12114007" w:rsidR="001B315A" w:rsidRDefault="001B315A">
      <w:pPr>
        <w:pStyle w:val="CommentText"/>
      </w:pPr>
      <w:r>
        <w:rPr>
          <w:rStyle w:val="CommentReference"/>
        </w:rPr>
        <w:annotationRef/>
      </w:r>
      <w:r>
        <w:t>Luanne: por que isso dentre outras coisas que poderiam representar a longevidade?</w:t>
      </w:r>
    </w:p>
  </w:comment>
  <w:comment w:id="11" w:author="LUISA NOVARA MONCLAR GONÇALVES" w:date="2017-07-15T10:40:00Z" w:initials="LNMG">
    <w:p w14:paraId="7ACA5ABE" w14:textId="14BF9E33" w:rsidR="001B315A" w:rsidRDefault="001B315A">
      <w:pPr>
        <w:pStyle w:val="CommentText"/>
      </w:pPr>
      <w:r>
        <w:rPr>
          <w:rStyle w:val="CommentReference"/>
        </w:rPr>
        <w:annotationRef/>
      </w:r>
      <w:r>
        <w:t>Luanne: deixar resposta pronta caso perguntem pq fixei o número de gametas masculinos.</w:t>
      </w:r>
    </w:p>
  </w:comment>
  <w:comment w:id="13" w:author="LUISA NOVARA MONCLAR GONÇALVES" w:date="2017-07-15T10:40:00Z" w:initials="LNMG">
    <w:p w14:paraId="3C829E2F" w14:textId="37E32B47" w:rsidR="001B315A" w:rsidRDefault="001B315A">
      <w:pPr>
        <w:pStyle w:val="CommentText"/>
      </w:pPr>
      <w:r>
        <w:rPr>
          <w:rStyle w:val="CommentReference"/>
        </w:rPr>
        <w:annotationRef/>
      </w:r>
      <w:r>
        <w:t>Inserir info sobre florestas temperadas.</w:t>
      </w:r>
    </w:p>
  </w:comment>
  <w:comment w:id="14" w:author="LUISA NOVARA MONCLAR GONÇALVES" w:date="2017-07-15T10:41:00Z" w:initials="LNMG">
    <w:p w14:paraId="0CC5710A" w14:textId="6E062517" w:rsidR="001B315A" w:rsidRDefault="001B315A">
      <w:pPr>
        <w:pStyle w:val="CommentText"/>
      </w:pPr>
      <w:r>
        <w:rPr>
          <w:rStyle w:val="CommentReference"/>
        </w:rPr>
        <w:annotationRef/>
      </w:r>
      <w:r>
        <w:t>Por que esta espécie? Produção alta?</w:t>
      </w:r>
    </w:p>
  </w:comment>
  <w:comment w:id="16" w:author="LUISA NOVARA MONCLAR GONÇALVES" w:date="2017-07-15T10:42:00Z" w:initials="LNMG">
    <w:p w14:paraId="6299B3B7" w14:textId="48F43C6F" w:rsidR="001B315A" w:rsidRDefault="001B315A">
      <w:pPr>
        <w:pStyle w:val="CommentText"/>
      </w:pPr>
      <w:r>
        <w:rPr>
          <w:rStyle w:val="CommentReference"/>
        </w:rPr>
        <w:annotationRef/>
      </w:r>
      <w:r>
        <w:t>Ale não gosta do nome.</w:t>
      </w:r>
    </w:p>
  </w:comment>
  <w:comment w:id="19" w:author="LUISA NOVARA MONCLAR GONÇALVES" w:date="2017-07-15T10:42:00Z" w:initials="LNMG">
    <w:p w14:paraId="40C046DE" w14:textId="1A6CAE74" w:rsidR="001B315A" w:rsidRDefault="001B315A">
      <w:pPr>
        <w:pStyle w:val="CommentText"/>
      </w:pPr>
      <w:r>
        <w:rPr>
          <w:rStyle w:val="CommentReference"/>
        </w:rPr>
        <w:annotationRef/>
      </w:r>
      <w:r>
        <w:t>No final das contas, só usei o distúrbio!</w:t>
      </w:r>
    </w:p>
  </w:comment>
  <w:comment w:id="21" w:author="LUISA NOVARA MONCLAR GONÇALVES" w:date="2017-07-15T10:43:00Z" w:initials="LNMG">
    <w:p w14:paraId="5D3FE138" w14:textId="1AA8FAA4" w:rsidR="001B315A" w:rsidRDefault="001B315A">
      <w:pPr>
        <w:pStyle w:val="CommentText"/>
      </w:pPr>
      <w:r>
        <w:rPr>
          <w:rStyle w:val="CommentReference"/>
        </w:rPr>
        <w:annotationRef/>
      </w:r>
      <w:r>
        <w:t>Mostrar que eram não simétricas?</w:t>
      </w:r>
    </w:p>
  </w:comment>
  <w:comment w:id="25" w:author="LUISA NOVARA MONCLAR GONÇALVES" w:date="2017-07-15T10:44:00Z" w:initials="LNMG">
    <w:p w14:paraId="5ACB0025" w14:textId="4362A597" w:rsidR="001B315A" w:rsidRDefault="001B315A">
      <w:pPr>
        <w:pStyle w:val="CommentText"/>
      </w:pPr>
      <w:r>
        <w:rPr>
          <w:rStyle w:val="CommentReference"/>
        </w:rPr>
        <w:annotationRef/>
      </w:r>
      <w:r>
        <w:t>Luanne: o que é isso?</w:t>
      </w:r>
    </w:p>
  </w:comment>
  <w:comment w:id="36" w:author="LUISA NOVARA MONCLAR GONÇALVES" w:date="2017-07-15T10:46:00Z" w:initials="LNMG">
    <w:p w14:paraId="62EB0934" w14:textId="4377C8B7" w:rsidR="001B315A" w:rsidRDefault="001B315A">
      <w:pPr>
        <w:pStyle w:val="CommentText"/>
      </w:pPr>
      <w:r>
        <w:rPr>
          <w:rStyle w:val="CommentReference"/>
        </w:rPr>
        <w:annotationRef/>
      </w:r>
      <w:r>
        <w:t>Estratégia aquisitiva?</w:t>
      </w:r>
    </w:p>
  </w:comment>
  <w:comment w:id="37" w:author="LUISA NOVARA MONCLAR GONÇALVES" w:date="2017-07-15T10:49:00Z" w:initials="LNMG">
    <w:p w14:paraId="2A9A88E1" w14:textId="6159ED99" w:rsidR="001B315A" w:rsidRDefault="001B315A">
      <w:pPr>
        <w:pStyle w:val="CommentText"/>
      </w:pPr>
      <w:r>
        <w:rPr>
          <w:rStyle w:val="CommentReference"/>
        </w:rPr>
        <w:annotationRef/>
      </w:r>
      <w:r>
        <w:t>Colocar mais!!!</w:t>
      </w:r>
    </w:p>
  </w:comment>
  <w:comment w:id="38" w:author="LUISA NOVARA MONCLAR GONÇALVES" w:date="2017-07-15T10:50:00Z" w:initials="LNMG">
    <w:p w14:paraId="119051AD" w14:textId="78294464" w:rsidR="001B315A" w:rsidRDefault="001B315A">
      <w:pPr>
        <w:pStyle w:val="CommentText"/>
      </w:pPr>
      <w:r>
        <w:rPr>
          <w:rStyle w:val="CommentReference"/>
        </w:rPr>
        <w:annotationRef/>
      </w:r>
      <w:r>
        <w:t>Tenho que mostrar?</w:t>
      </w:r>
    </w:p>
  </w:comment>
  <w:comment w:id="49" w:author="LUISA NOVARA MONCLAR GONÇALVES" w:date="2017-07-15T19:18:00Z" w:initials="LNMG">
    <w:p w14:paraId="6E3ED2CF" w14:textId="1FA56612" w:rsidR="007D60CC" w:rsidRDefault="007D60CC">
      <w:pPr>
        <w:pStyle w:val="CommentText"/>
      </w:pPr>
      <w:r>
        <w:rPr>
          <w:rStyle w:val="CommentReference"/>
        </w:rPr>
        <w:annotationRef/>
      </w:r>
      <w:r>
        <w:t>CITAR TESE</w:t>
      </w:r>
    </w:p>
  </w:comment>
  <w:comment w:id="51" w:author="LUISA NOVARA MONCLAR GONÇALVES" w:date="2017-07-15T10:58:00Z" w:initials="LNMG">
    <w:p w14:paraId="4C299D6D" w14:textId="0D372DC7" w:rsidR="001B315A" w:rsidRDefault="001B315A">
      <w:pPr>
        <w:pStyle w:val="CommentText"/>
      </w:pPr>
      <w:r>
        <w:rPr>
          <w:rStyle w:val="CommentReference"/>
        </w:rPr>
        <w:annotationRef/>
      </w:r>
      <w:r>
        <w:t>Luanne: ainda que a interpretação seja diferente, o que ocorreu ocorreu.</w:t>
      </w:r>
    </w:p>
  </w:comment>
  <w:comment w:id="54" w:author="LUISA NOVARA MONCLAR GONÇALVES" w:date="2017-07-15T11:36:00Z" w:initials="LNMG">
    <w:p w14:paraId="5485790A" w14:textId="45A7AAF9" w:rsidR="001B315A" w:rsidRDefault="001B315A">
      <w:pPr>
        <w:pStyle w:val="CommentText"/>
      </w:pPr>
      <w:r>
        <w:rPr>
          <w:rStyle w:val="CommentReference"/>
        </w:rPr>
        <w:annotationRef/>
      </w:r>
      <w:r>
        <w:t>Escrevendo!</w:t>
      </w:r>
    </w:p>
  </w:comment>
  <w:comment w:id="62" w:author="LUISA NOVARA MONCLAR GONÇALVES" w:date="2017-07-15T11:14:00Z" w:initials="LNMG">
    <w:p w14:paraId="2FC68073" w14:textId="788842BA" w:rsidR="001B315A" w:rsidRDefault="001B315A">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0CC5710A" w15:done="0"/>
  <w15:commentEx w15:paraId="6299B3B7" w15:done="0"/>
  <w15:commentEx w15:paraId="40C046DE" w15:done="0"/>
  <w15:commentEx w15:paraId="5D3FE138" w15:done="0"/>
  <w15:commentEx w15:paraId="5ACB0025" w15:done="0"/>
  <w15:commentEx w15:paraId="62EB0934" w15:done="0"/>
  <w15:commentEx w15:paraId="2A9A88E1" w15:done="0"/>
  <w15:commentEx w15:paraId="119051AD" w15:done="0"/>
  <w15:commentEx w15:paraId="6E3ED2CF" w15:done="0"/>
  <w15:commentEx w15:paraId="4C299D6D"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AC0E94" w14:textId="77777777" w:rsidR="00BC0F81" w:rsidRDefault="00BC0F81" w:rsidP="000C2B71">
      <w:pPr>
        <w:spacing w:line="240" w:lineRule="auto"/>
      </w:pPr>
      <w:r>
        <w:separator/>
      </w:r>
    </w:p>
  </w:endnote>
  <w:endnote w:type="continuationSeparator" w:id="0">
    <w:p w14:paraId="68303BB8" w14:textId="77777777" w:rsidR="00BC0F81" w:rsidRDefault="00BC0F81"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1B315A" w:rsidRDefault="001B315A"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1B315A" w:rsidRDefault="001B315A"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1B315A" w:rsidRDefault="001B315A"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1251">
      <w:rPr>
        <w:rStyle w:val="PageNumber"/>
        <w:noProof/>
      </w:rPr>
      <w:t>72</w:t>
    </w:r>
    <w:r>
      <w:rPr>
        <w:rStyle w:val="PageNumber"/>
      </w:rPr>
      <w:fldChar w:fldCharType="end"/>
    </w:r>
  </w:p>
  <w:p w14:paraId="174E562E" w14:textId="77777777" w:rsidR="001B315A" w:rsidRDefault="001B315A"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6D92A8" w14:textId="77777777" w:rsidR="00BC0F81" w:rsidRDefault="00BC0F81" w:rsidP="000C2B71">
      <w:pPr>
        <w:spacing w:line="240" w:lineRule="auto"/>
      </w:pPr>
      <w:r>
        <w:separator/>
      </w:r>
    </w:p>
  </w:footnote>
  <w:footnote w:type="continuationSeparator" w:id="0">
    <w:p w14:paraId="6045A107" w14:textId="77777777" w:rsidR="00BC0F81" w:rsidRDefault="00BC0F81" w:rsidP="000C2B71">
      <w:pPr>
        <w:spacing w:line="240" w:lineRule="auto"/>
      </w:pPr>
      <w:r>
        <w:continuationSeparator/>
      </w:r>
    </w:p>
  </w:footnote>
  <w:footnote w:id="1">
    <w:p w14:paraId="02FDB377" w14:textId="3C362CBA" w:rsidR="001B315A" w:rsidRPr="00673AA7" w:rsidRDefault="001B315A"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1B315A" w:rsidRPr="00F4652D" w:rsidRDefault="001B315A"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1B315A" w:rsidRPr="000D627E" w:rsidRDefault="001B315A"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1B315A" w:rsidRPr="00BE056C" w:rsidRDefault="001B315A"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1B315A" w:rsidRPr="00623DD0" w:rsidRDefault="001B315A"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1B315A" w:rsidRPr="005639F8" w:rsidRDefault="001B315A"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1B315A" w:rsidRPr="00592DA1" w:rsidRDefault="001B315A"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1B315A" w:rsidRPr="001C0ED8" w:rsidRDefault="001B315A"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1B315A" w:rsidRDefault="001B315A"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77777777" w:rsidR="001B315A" w:rsidRPr="00A16239" w:rsidRDefault="001B315A"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 w:id="10">
    <w:p w14:paraId="25C922D9" w14:textId="1F0211C9" w:rsidR="005F7453" w:rsidRPr="005F7453" w:rsidRDefault="005F7453" w:rsidP="00B42EA2">
      <w:pPr>
        <w:pStyle w:val="FootnoteText"/>
        <w:jc w:val="both"/>
        <w:rPr>
          <w:lang w:val="en-US"/>
          <w:rPrChange w:id="40" w:author="LUISA NOVARA MONCLAR GONÇALVES" w:date="2017-07-15T17:46:00Z">
            <w:rPr/>
          </w:rPrChange>
        </w:rPr>
      </w:pPr>
      <w:ins w:id="41" w:author="LUISA NOVARA MONCLAR GONÇALVES" w:date="2017-07-15T17:46:00Z">
        <w:r>
          <w:rPr>
            <w:rStyle w:val="FootnoteReference"/>
          </w:rPr>
          <w:footnoteRef/>
        </w:r>
      </w:ins>
      <w:ins w:id="42" w:author="LUISA NOVARA MONCLAR GONÇALVES" w:date="2017-07-15T18:03:00Z">
        <w:r w:rsidR="00B765B5">
          <w:t xml:space="preserve"> </w:t>
        </w:r>
      </w:ins>
      <w:r w:rsidR="00EC74C4">
        <w:t xml:space="preserve">A </w:t>
      </w:r>
      <w:r w:rsidR="00EC74C4">
        <w:rPr>
          <w:rFonts w:asciiTheme="majorHAnsi" w:hAnsiTheme="majorHAnsi"/>
          <w:color w:val="000000" w:themeColor="text1"/>
        </w:rPr>
        <w:t>probabilidade de um dado grupo de indivíduos, qualquer que seja ele (um grupo de indivíduos da mesma espécie ou com a mesma estratégia, por exemplo), ser extinto da comunidade</w:t>
      </w:r>
      <w:r w:rsidR="00EC74C4" w:rsidRPr="00B765B5">
        <w:rPr>
          <w:rFonts w:asciiTheme="majorHAnsi" w:hAnsiTheme="majorHAnsi"/>
          <w:color w:val="000000" w:themeColor="text1"/>
        </w:rPr>
        <w:t xml:space="preserve"> </w:t>
      </w:r>
      <w:r w:rsidR="00EC74C4">
        <w:rPr>
          <w:rFonts w:asciiTheme="majorHAnsi" w:hAnsiTheme="majorHAnsi"/>
          <w:color w:val="000000" w:themeColor="text1"/>
        </w:rPr>
        <w:t>na ausência total de distúrbio é menor do que em uma condição em que o mesmo número de mortes (que são “naturais” quando não há distúrbio) ocorra de forma concentrada no tempo, como no caso do distúrbio</w:t>
      </w:r>
      <w:r w:rsidR="0089445B">
        <w:rPr>
          <w:rFonts w:asciiTheme="majorHAnsi" w:hAnsiTheme="majorHAnsi"/>
          <w:color w:val="000000" w:themeColor="text1"/>
        </w:rPr>
        <w:t xml:space="preserve">. </w:t>
      </w:r>
      <w:ins w:id="43" w:author="LUISA NOVARA MONCLAR GONÇALVES" w:date="2017-07-15T18:03:00Z">
        <w:r w:rsidR="00B765B5">
          <w:t>FALAR QUE, AL</w:t>
        </w:r>
      </w:ins>
      <w:ins w:id="44" w:author="LUISA NOVARA MONCLAR GONÇALVES" w:date="2017-07-15T18:05:00Z">
        <w:r w:rsidR="00B765B5">
          <w:t xml:space="preserve">ÉM DISSO, A INTERAÇÃO </w:t>
        </w:r>
      </w:ins>
      <w:ins w:id="45" w:author="LUISA NOVARA MONCLAR GONÇALVES" w:date="2017-07-15T18:06:00Z">
        <w:r w:rsidR="00B765B5">
          <w:t>ENTRE DISTÚRBIO E</w:t>
        </w:r>
      </w:ins>
      <w:ins w:id="46" w:author="LUISA NOVARA MONCLAR GONÇALVES" w:date="2017-07-15T18:05:00Z">
        <w:r w:rsidR="00B765B5">
          <w:t xml:space="preserve"> ESTRATÉGIA FAZ COM QUE INDIVÍDUOS LONGEVOS TENHAM MAIOR PROBABILIDADE DE SER ELIMINADOS NUMA CONDIÇÃO COM DISTÚRBIO MÁXIMO DO QUE </w:t>
        </w:r>
      </w:ins>
      <w:ins w:id="47" w:author="LUISA NOVARA MONCLAR GONÇALVES" w:date="2017-07-15T18:06:00Z">
        <w:r w:rsidR="00B765B5">
          <w:t>INDIVÍDUOS FECUNDOS NA AUSÊNCIA DE DISTÚRBIO?</w:t>
        </w:r>
      </w:ins>
      <w:ins w:id="48"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70A"/>
    <w:rsid w:val="000078A2"/>
    <w:rsid w:val="000079DE"/>
    <w:rsid w:val="000101BB"/>
    <w:rsid w:val="000101ED"/>
    <w:rsid w:val="0001163D"/>
    <w:rsid w:val="000164FE"/>
    <w:rsid w:val="000167AB"/>
    <w:rsid w:val="000178D8"/>
    <w:rsid w:val="0002060B"/>
    <w:rsid w:val="00021776"/>
    <w:rsid w:val="000240A7"/>
    <w:rsid w:val="00024CF9"/>
    <w:rsid w:val="00024D30"/>
    <w:rsid w:val="00027189"/>
    <w:rsid w:val="00033943"/>
    <w:rsid w:val="00033F41"/>
    <w:rsid w:val="000403A7"/>
    <w:rsid w:val="00042344"/>
    <w:rsid w:val="00043B37"/>
    <w:rsid w:val="0004440B"/>
    <w:rsid w:val="00044F06"/>
    <w:rsid w:val="00050D46"/>
    <w:rsid w:val="000511F0"/>
    <w:rsid w:val="000515B8"/>
    <w:rsid w:val="00054221"/>
    <w:rsid w:val="00054D1B"/>
    <w:rsid w:val="0005556C"/>
    <w:rsid w:val="00056502"/>
    <w:rsid w:val="00060C6B"/>
    <w:rsid w:val="00062250"/>
    <w:rsid w:val="0006269D"/>
    <w:rsid w:val="00064D7F"/>
    <w:rsid w:val="000657CD"/>
    <w:rsid w:val="00072C56"/>
    <w:rsid w:val="000731B2"/>
    <w:rsid w:val="00073281"/>
    <w:rsid w:val="000739E8"/>
    <w:rsid w:val="0007543D"/>
    <w:rsid w:val="00077AB1"/>
    <w:rsid w:val="00082F16"/>
    <w:rsid w:val="00084A4C"/>
    <w:rsid w:val="000855B5"/>
    <w:rsid w:val="00085C73"/>
    <w:rsid w:val="00086AFC"/>
    <w:rsid w:val="00086CEC"/>
    <w:rsid w:val="0008729A"/>
    <w:rsid w:val="00091706"/>
    <w:rsid w:val="00091D0B"/>
    <w:rsid w:val="00091F47"/>
    <w:rsid w:val="000921E3"/>
    <w:rsid w:val="00092AC3"/>
    <w:rsid w:val="00094AE9"/>
    <w:rsid w:val="0009503A"/>
    <w:rsid w:val="00097117"/>
    <w:rsid w:val="00097D44"/>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2B71"/>
    <w:rsid w:val="000C2C3C"/>
    <w:rsid w:val="000C3C6B"/>
    <w:rsid w:val="000C4F45"/>
    <w:rsid w:val="000C5276"/>
    <w:rsid w:val="000C797C"/>
    <w:rsid w:val="000D0901"/>
    <w:rsid w:val="000D0E89"/>
    <w:rsid w:val="000D2177"/>
    <w:rsid w:val="000D2C82"/>
    <w:rsid w:val="000D3571"/>
    <w:rsid w:val="000D3D48"/>
    <w:rsid w:val="000E34DD"/>
    <w:rsid w:val="000E3DF4"/>
    <w:rsid w:val="000E459A"/>
    <w:rsid w:val="000E6484"/>
    <w:rsid w:val="000E64C4"/>
    <w:rsid w:val="000E64EF"/>
    <w:rsid w:val="000F5FAA"/>
    <w:rsid w:val="000F63F9"/>
    <w:rsid w:val="000F69F9"/>
    <w:rsid w:val="000F7AE0"/>
    <w:rsid w:val="001019DE"/>
    <w:rsid w:val="00101FD3"/>
    <w:rsid w:val="00102275"/>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5981"/>
    <w:rsid w:val="001259FA"/>
    <w:rsid w:val="00127E0F"/>
    <w:rsid w:val="001310AB"/>
    <w:rsid w:val="00131447"/>
    <w:rsid w:val="00131495"/>
    <w:rsid w:val="00131534"/>
    <w:rsid w:val="00131D0E"/>
    <w:rsid w:val="0013246F"/>
    <w:rsid w:val="00132C18"/>
    <w:rsid w:val="00136972"/>
    <w:rsid w:val="00140EFD"/>
    <w:rsid w:val="00142D77"/>
    <w:rsid w:val="001448E2"/>
    <w:rsid w:val="00150098"/>
    <w:rsid w:val="00150D01"/>
    <w:rsid w:val="0015147C"/>
    <w:rsid w:val="00151FCC"/>
    <w:rsid w:val="0015276C"/>
    <w:rsid w:val="0015745B"/>
    <w:rsid w:val="001602FB"/>
    <w:rsid w:val="00161E9F"/>
    <w:rsid w:val="001668A6"/>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70F7"/>
    <w:rsid w:val="001975ED"/>
    <w:rsid w:val="00197A11"/>
    <w:rsid w:val="001A16E0"/>
    <w:rsid w:val="001A3338"/>
    <w:rsid w:val="001A5454"/>
    <w:rsid w:val="001B121B"/>
    <w:rsid w:val="001B148B"/>
    <w:rsid w:val="001B1DBB"/>
    <w:rsid w:val="001B315A"/>
    <w:rsid w:val="001B3D57"/>
    <w:rsid w:val="001B4A89"/>
    <w:rsid w:val="001B65DB"/>
    <w:rsid w:val="001B7BC7"/>
    <w:rsid w:val="001C15D8"/>
    <w:rsid w:val="001C24C4"/>
    <w:rsid w:val="001C5F4F"/>
    <w:rsid w:val="001C6EB8"/>
    <w:rsid w:val="001D0869"/>
    <w:rsid w:val="001D48F6"/>
    <w:rsid w:val="001D5D1F"/>
    <w:rsid w:val="001D6F65"/>
    <w:rsid w:val="001D7C64"/>
    <w:rsid w:val="001E0170"/>
    <w:rsid w:val="001E3877"/>
    <w:rsid w:val="001E4399"/>
    <w:rsid w:val="001E5912"/>
    <w:rsid w:val="001E6A72"/>
    <w:rsid w:val="001E7161"/>
    <w:rsid w:val="001F3950"/>
    <w:rsid w:val="001F3C8B"/>
    <w:rsid w:val="001F4239"/>
    <w:rsid w:val="001F72C6"/>
    <w:rsid w:val="002031CC"/>
    <w:rsid w:val="00204ADA"/>
    <w:rsid w:val="00205EF8"/>
    <w:rsid w:val="0021257E"/>
    <w:rsid w:val="00214C88"/>
    <w:rsid w:val="00214EE3"/>
    <w:rsid w:val="00215110"/>
    <w:rsid w:val="00215838"/>
    <w:rsid w:val="00217170"/>
    <w:rsid w:val="002175DA"/>
    <w:rsid w:val="00217E34"/>
    <w:rsid w:val="00217F3C"/>
    <w:rsid w:val="00221C38"/>
    <w:rsid w:val="00221FC9"/>
    <w:rsid w:val="0022321F"/>
    <w:rsid w:val="00224795"/>
    <w:rsid w:val="00227A62"/>
    <w:rsid w:val="0023171B"/>
    <w:rsid w:val="002329F6"/>
    <w:rsid w:val="00233AB2"/>
    <w:rsid w:val="00237883"/>
    <w:rsid w:val="00237E00"/>
    <w:rsid w:val="00241AC3"/>
    <w:rsid w:val="00242A17"/>
    <w:rsid w:val="00244122"/>
    <w:rsid w:val="0024443A"/>
    <w:rsid w:val="00245514"/>
    <w:rsid w:val="00246865"/>
    <w:rsid w:val="00251327"/>
    <w:rsid w:val="00253596"/>
    <w:rsid w:val="00255AC9"/>
    <w:rsid w:val="00255E8D"/>
    <w:rsid w:val="0025667A"/>
    <w:rsid w:val="002617CF"/>
    <w:rsid w:val="00262BC6"/>
    <w:rsid w:val="00272690"/>
    <w:rsid w:val="00273BD8"/>
    <w:rsid w:val="002746AC"/>
    <w:rsid w:val="00276B18"/>
    <w:rsid w:val="00277208"/>
    <w:rsid w:val="002812D5"/>
    <w:rsid w:val="00282D2A"/>
    <w:rsid w:val="002840DD"/>
    <w:rsid w:val="00284545"/>
    <w:rsid w:val="0028471C"/>
    <w:rsid w:val="00293468"/>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6E76"/>
    <w:rsid w:val="002F092B"/>
    <w:rsid w:val="002F1CB0"/>
    <w:rsid w:val="002F2CFA"/>
    <w:rsid w:val="002F34A1"/>
    <w:rsid w:val="002F3E0D"/>
    <w:rsid w:val="002F6813"/>
    <w:rsid w:val="002F6BF2"/>
    <w:rsid w:val="00300B04"/>
    <w:rsid w:val="003032B9"/>
    <w:rsid w:val="00303442"/>
    <w:rsid w:val="003047E3"/>
    <w:rsid w:val="0030553E"/>
    <w:rsid w:val="003063BD"/>
    <w:rsid w:val="003064FE"/>
    <w:rsid w:val="003075DA"/>
    <w:rsid w:val="00316175"/>
    <w:rsid w:val="003202C2"/>
    <w:rsid w:val="003208CC"/>
    <w:rsid w:val="00321AC2"/>
    <w:rsid w:val="00323CB7"/>
    <w:rsid w:val="003253AA"/>
    <w:rsid w:val="00327EBA"/>
    <w:rsid w:val="003316DB"/>
    <w:rsid w:val="00331D64"/>
    <w:rsid w:val="00332288"/>
    <w:rsid w:val="003329D8"/>
    <w:rsid w:val="0033356D"/>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2211"/>
    <w:rsid w:val="003B4C83"/>
    <w:rsid w:val="003B5F06"/>
    <w:rsid w:val="003B63F0"/>
    <w:rsid w:val="003B6C40"/>
    <w:rsid w:val="003C1497"/>
    <w:rsid w:val="003C2250"/>
    <w:rsid w:val="003C258D"/>
    <w:rsid w:val="003C2771"/>
    <w:rsid w:val="003C4B41"/>
    <w:rsid w:val="003C5A83"/>
    <w:rsid w:val="003C6260"/>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3CE"/>
    <w:rsid w:val="00404C04"/>
    <w:rsid w:val="004061DE"/>
    <w:rsid w:val="00407EB7"/>
    <w:rsid w:val="004101F3"/>
    <w:rsid w:val="00410513"/>
    <w:rsid w:val="0041075A"/>
    <w:rsid w:val="00410860"/>
    <w:rsid w:val="004113D7"/>
    <w:rsid w:val="00411550"/>
    <w:rsid w:val="00411E2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62D6"/>
    <w:rsid w:val="004467EB"/>
    <w:rsid w:val="00453360"/>
    <w:rsid w:val="004551AD"/>
    <w:rsid w:val="00457151"/>
    <w:rsid w:val="004577C1"/>
    <w:rsid w:val="0046376B"/>
    <w:rsid w:val="00463805"/>
    <w:rsid w:val="00463FA1"/>
    <w:rsid w:val="004644F2"/>
    <w:rsid w:val="004645E9"/>
    <w:rsid w:val="00464CD1"/>
    <w:rsid w:val="00466F73"/>
    <w:rsid w:val="00472107"/>
    <w:rsid w:val="004764A1"/>
    <w:rsid w:val="00482BE0"/>
    <w:rsid w:val="004831FA"/>
    <w:rsid w:val="0048332B"/>
    <w:rsid w:val="004863CE"/>
    <w:rsid w:val="00486721"/>
    <w:rsid w:val="00487307"/>
    <w:rsid w:val="00490367"/>
    <w:rsid w:val="00490755"/>
    <w:rsid w:val="0049133C"/>
    <w:rsid w:val="00491A07"/>
    <w:rsid w:val="00493403"/>
    <w:rsid w:val="00493ED3"/>
    <w:rsid w:val="004942BC"/>
    <w:rsid w:val="00494B2C"/>
    <w:rsid w:val="00495093"/>
    <w:rsid w:val="00497960"/>
    <w:rsid w:val="004A5900"/>
    <w:rsid w:val="004A729D"/>
    <w:rsid w:val="004B02FE"/>
    <w:rsid w:val="004B0F9B"/>
    <w:rsid w:val="004B3553"/>
    <w:rsid w:val="004B3696"/>
    <w:rsid w:val="004B3BD8"/>
    <w:rsid w:val="004B49C9"/>
    <w:rsid w:val="004B4DAF"/>
    <w:rsid w:val="004B6143"/>
    <w:rsid w:val="004C0AB9"/>
    <w:rsid w:val="004C16DC"/>
    <w:rsid w:val="004C1F56"/>
    <w:rsid w:val="004C300E"/>
    <w:rsid w:val="004C4344"/>
    <w:rsid w:val="004C6929"/>
    <w:rsid w:val="004D088B"/>
    <w:rsid w:val="004D10BF"/>
    <w:rsid w:val="004D2836"/>
    <w:rsid w:val="004D2E30"/>
    <w:rsid w:val="004D33FD"/>
    <w:rsid w:val="004D3CED"/>
    <w:rsid w:val="004D4A04"/>
    <w:rsid w:val="004D558C"/>
    <w:rsid w:val="004D5F0D"/>
    <w:rsid w:val="004D65CA"/>
    <w:rsid w:val="004E1F10"/>
    <w:rsid w:val="004E3314"/>
    <w:rsid w:val="004E6FA7"/>
    <w:rsid w:val="004E7C76"/>
    <w:rsid w:val="004F0A51"/>
    <w:rsid w:val="004F122A"/>
    <w:rsid w:val="004F31D8"/>
    <w:rsid w:val="004F77DA"/>
    <w:rsid w:val="005013AF"/>
    <w:rsid w:val="00501EAC"/>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30DAD"/>
    <w:rsid w:val="005326EF"/>
    <w:rsid w:val="00533CF8"/>
    <w:rsid w:val="0053638B"/>
    <w:rsid w:val="00536D26"/>
    <w:rsid w:val="00537668"/>
    <w:rsid w:val="00537CB4"/>
    <w:rsid w:val="00537D39"/>
    <w:rsid w:val="005401BD"/>
    <w:rsid w:val="00540AB2"/>
    <w:rsid w:val="00540B97"/>
    <w:rsid w:val="0054296D"/>
    <w:rsid w:val="005434A3"/>
    <w:rsid w:val="005436E6"/>
    <w:rsid w:val="005452D9"/>
    <w:rsid w:val="00546EEE"/>
    <w:rsid w:val="005529A0"/>
    <w:rsid w:val="00553740"/>
    <w:rsid w:val="0055671A"/>
    <w:rsid w:val="005569DA"/>
    <w:rsid w:val="005608D5"/>
    <w:rsid w:val="00562B94"/>
    <w:rsid w:val="0056445A"/>
    <w:rsid w:val="00571ED3"/>
    <w:rsid w:val="0057257D"/>
    <w:rsid w:val="00572F73"/>
    <w:rsid w:val="00574723"/>
    <w:rsid w:val="0057491B"/>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471B"/>
    <w:rsid w:val="005C4819"/>
    <w:rsid w:val="005C4FF0"/>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6B94"/>
    <w:rsid w:val="005E7F2F"/>
    <w:rsid w:val="005F7453"/>
    <w:rsid w:val="00600D83"/>
    <w:rsid w:val="00601144"/>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DCF"/>
    <w:rsid w:val="00633CB3"/>
    <w:rsid w:val="00637662"/>
    <w:rsid w:val="0063797E"/>
    <w:rsid w:val="006423D3"/>
    <w:rsid w:val="006424E9"/>
    <w:rsid w:val="006426B2"/>
    <w:rsid w:val="00642C6C"/>
    <w:rsid w:val="00643413"/>
    <w:rsid w:val="006447F3"/>
    <w:rsid w:val="00645E09"/>
    <w:rsid w:val="00645EF6"/>
    <w:rsid w:val="006462DB"/>
    <w:rsid w:val="00646E3E"/>
    <w:rsid w:val="00647214"/>
    <w:rsid w:val="00647C9D"/>
    <w:rsid w:val="00650175"/>
    <w:rsid w:val="00652FDD"/>
    <w:rsid w:val="00654E37"/>
    <w:rsid w:val="00655FFE"/>
    <w:rsid w:val="006608D4"/>
    <w:rsid w:val="00661EB0"/>
    <w:rsid w:val="0066472B"/>
    <w:rsid w:val="00665372"/>
    <w:rsid w:val="00665A61"/>
    <w:rsid w:val="00666655"/>
    <w:rsid w:val="00666D26"/>
    <w:rsid w:val="00666FEF"/>
    <w:rsid w:val="00667268"/>
    <w:rsid w:val="00673AA7"/>
    <w:rsid w:val="00674395"/>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D79"/>
    <w:rsid w:val="006E6EFD"/>
    <w:rsid w:val="006F1C2C"/>
    <w:rsid w:val="006F3195"/>
    <w:rsid w:val="006F4169"/>
    <w:rsid w:val="006F5866"/>
    <w:rsid w:val="006F64FE"/>
    <w:rsid w:val="007001F7"/>
    <w:rsid w:val="0070089E"/>
    <w:rsid w:val="00701978"/>
    <w:rsid w:val="00702A4A"/>
    <w:rsid w:val="0070363F"/>
    <w:rsid w:val="00705F26"/>
    <w:rsid w:val="0070668D"/>
    <w:rsid w:val="00710C7C"/>
    <w:rsid w:val="00711B2B"/>
    <w:rsid w:val="00713750"/>
    <w:rsid w:val="00714D67"/>
    <w:rsid w:val="00715755"/>
    <w:rsid w:val="00715BD0"/>
    <w:rsid w:val="00720B49"/>
    <w:rsid w:val="0072283D"/>
    <w:rsid w:val="007239FF"/>
    <w:rsid w:val="007247A2"/>
    <w:rsid w:val="00724E53"/>
    <w:rsid w:val="007317EA"/>
    <w:rsid w:val="00731CD8"/>
    <w:rsid w:val="00731F1F"/>
    <w:rsid w:val="0073262E"/>
    <w:rsid w:val="007336CA"/>
    <w:rsid w:val="0073739E"/>
    <w:rsid w:val="00737A14"/>
    <w:rsid w:val="007406E8"/>
    <w:rsid w:val="00740751"/>
    <w:rsid w:val="0074162C"/>
    <w:rsid w:val="0074201F"/>
    <w:rsid w:val="00743F8C"/>
    <w:rsid w:val="0075026E"/>
    <w:rsid w:val="00750E42"/>
    <w:rsid w:val="0075279E"/>
    <w:rsid w:val="00752B17"/>
    <w:rsid w:val="00752FFD"/>
    <w:rsid w:val="007531A2"/>
    <w:rsid w:val="007549FF"/>
    <w:rsid w:val="00756240"/>
    <w:rsid w:val="00757059"/>
    <w:rsid w:val="007577C2"/>
    <w:rsid w:val="0076102D"/>
    <w:rsid w:val="007626E3"/>
    <w:rsid w:val="007640FC"/>
    <w:rsid w:val="007645CF"/>
    <w:rsid w:val="0076482E"/>
    <w:rsid w:val="007662D4"/>
    <w:rsid w:val="007665E2"/>
    <w:rsid w:val="0076698F"/>
    <w:rsid w:val="00770230"/>
    <w:rsid w:val="0077211C"/>
    <w:rsid w:val="00772A4A"/>
    <w:rsid w:val="00772AD3"/>
    <w:rsid w:val="00774670"/>
    <w:rsid w:val="00775889"/>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C0020"/>
    <w:rsid w:val="007C0241"/>
    <w:rsid w:val="007C3090"/>
    <w:rsid w:val="007C3B84"/>
    <w:rsid w:val="007C4126"/>
    <w:rsid w:val="007C4554"/>
    <w:rsid w:val="007C629C"/>
    <w:rsid w:val="007D439E"/>
    <w:rsid w:val="007D60CC"/>
    <w:rsid w:val="007E0F00"/>
    <w:rsid w:val="007E40D7"/>
    <w:rsid w:val="007E5525"/>
    <w:rsid w:val="007E57E6"/>
    <w:rsid w:val="007E5C02"/>
    <w:rsid w:val="007F0433"/>
    <w:rsid w:val="007F226E"/>
    <w:rsid w:val="007F290B"/>
    <w:rsid w:val="007F2D6B"/>
    <w:rsid w:val="007F3404"/>
    <w:rsid w:val="007F5D0C"/>
    <w:rsid w:val="007F646D"/>
    <w:rsid w:val="007F6CE5"/>
    <w:rsid w:val="007F7CAE"/>
    <w:rsid w:val="00802139"/>
    <w:rsid w:val="00802727"/>
    <w:rsid w:val="00802950"/>
    <w:rsid w:val="00803117"/>
    <w:rsid w:val="00804DA3"/>
    <w:rsid w:val="00804F81"/>
    <w:rsid w:val="00806F59"/>
    <w:rsid w:val="008078C9"/>
    <w:rsid w:val="00811FA9"/>
    <w:rsid w:val="00814374"/>
    <w:rsid w:val="0081692B"/>
    <w:rsid w:val="00817F50"/>
    <w:rsid w:val="008200EA"/>
    <w:rsid w:val="008249C1"/>
    <w:rsid w:val="00826214"/>
    <w:rsid w:val="00826AF4"/>
    <w:rsid w:val="00827183"/>
    <w:rsid w:val="00830E2A"/>
    <w:rsid w:val="00832D93"/>
    <w:rsid w:val="00833E0F"/>
    <w:rsid w:val="00837825"/>
    <w:rsid w:val="00846EA4"/>
    <w:rsid w:val="00847014"/>
    <w:rsid w:val="00847BD0"/>
    <w:rsid w:val="00851806"/>
    <w:rsid w:val="00854C0B"/>
    <w:rsid w:val="00854D87"/>
    <w:rsid w:val="00856664"/>
    <w:rsid w:val="00857AA0"/>
    <w:rsid w:val="00857D3C"/>
    <w:rsid w:val="0086067D"/>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B1915"/>
    <w:rsid w:val="008B215C"/>
    <w:rsid w:val="008B28C7"/>
    <w:rsid w:val="008B2D5E"/>
    <w:rsid w:val="008B4504"/>
    <w:rsid w:val="008B6813"/>
    <w:rsid w:val="008B7639"/>
    <w:rsid w:val="008B7F8A"/>
    <w:rsid w:val="008C02FC"/>
    <w:rsid w:val="008C03E7"/>
    <w:rsid w:val="008C1219"/>
    <w:rsid w:val="008C2712"/>
    <w:rsid w:val="008C782C"/>
    <w:rsid w:val="008C79FE"/>
    <w:rsid w:val="008D1275"/>
    <w:rsid w:val="008D2F8E"/>
    <w:rsid w:val="008D3B73"/>
    <w:rsid w:val="008D453A"/>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7D11"/>
    <w:rsid w:val="009111F2"/>
    <w:rsid w:val="009120DA"/>
    <w:rsid w:val="00912D09"/>
    <w:rsid w:val="00913201"/>
    <w:rsid w:val="00913838"/>
    <w:rsid w:val="00914B8A"/>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42A6"/>
    <w:rsid w:val="009655F4"/>
    <w:rsid w:val="00966A87"/>
    <w:rsid w:val="00971BFC"/>
    <w:rsid w:val="00972CB9"/>
    <w:rsid w:val="009763D2"/>
    <w:rsid w:val="0097706B"/>
    <w:rsid w:val="00980F59"/>
    <w:rsid w:val="00982FBA"/>
    <w:rsid w:val="00986EAA"/>
    <w:rsid w:val="00994265"/>
    <w:rsid w:val="00994B99"/>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225A"/>
    <w:rsid w:val="009E274D"/>
    <w:rsid w:val="009E2AA5"/>
    <w:rsid w:val="009E2F30"/>
    <w:rsid w:val="009E31E9"/>
    <w:rsid w:val="009E379A"/>
    <w:rsid w:val="009E3916"/>
    <w:rsid w:val="009E4037"/>
    <w:rsid w:val="009E4807"/>
    <w:rsid w:val="009E71A2"/>
    <w:rsid w:val="009E7DE0"/>
    <w:rsid w:val="009F1BD2"/>
    <w:rsid w:val="009F257E"/>
    <w:rsid w:val="009F32C0"/>
    <w:rsid w:val="009F3829"/>
    <w:rsid w:val="009F4D84"/>
    <w:rsid w:val="00A0132D"/>
    <w:rsid w:val="00A01D5D"/>
    <w:rsid w:val="00A02035"/>
    <w:rsid w:val="00A03992"/>
    <w:rsid w:val="00A04662"/>
    <w:rsid w:val="00A10482"/>
    <w:rsid w:val="00A127DC"/>
    <w:rsid w:val="00A13127"/>
    <w:rsid w:val="00A139DD"/>
    <w:rsid w:val="00A1595D"/>
    <w:rsid w:val="00A15F1C"/>
    <w:rsid w:val="00A17EB2"/>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449D"/>
    <w:rsid w:val="00A84C36"/>
    <w:rsid w:val="00A87DAB"/>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304BF"/>
    <w:rsid w:val="00B3521F"/>
    <w:rsid w:val="00B36898"/>
    <w:rsid w:val="00B36C92"/>
    <w:rsid w:val="00B36FF3"/>
    <w:rsid w:val="00B40C7D"/>
    <w:rsid w:val="00B42CF6"/>
    <w:rsid w:val="00B42EA2"/>
    <w:rsid w:val="00B45105"/>
    <w:rsid w:val="00B46071"/>
    <w:rsid w:val="00B4678E"/>
    <w:rsid w:val="00B467E2"/>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F8F"/>
    <w:rsid w:val="00B864E1"/>
    <w:rsid w:val="00B87405"/>
    <w:rsid w:val="00B87C3D"/>
    <w:rsid w:val="00B90897"/>
    <w:rsid w:val="00B914CF"/>
    <w:rsid w:val="00B91786"/>
    <w:rsid w:val="00B91CD7"/>
    <w:rsid w:val="00B93092"/>
    <w:rsid w:val="00B93E0A"/>
    <w:rsid w:val="00B95ABD"/>
    <w:rsid w:val="00B966AC"/>
    <w:rsid w:val="00B96B36"/>
    <w:rsid w:val="00B97017"/>
    <w:rsid w:val="00BA01C2"/>
    <w:rsid w:val="00BA44C8"/>
    <w:rsid w:val="00BB2E49"/>
    <w:rsid w:val="00BB372F"/>
    <w:rsid w:val="00BB521F"/>
    <w:rsid w:val="00BB5492"/>
    <w:rsid w:val="00BC0353"/>
    <w:rsid w:val="00BC0F81"/>
    <w:rsid w:val="00BC2316"/>
    <w:rsid w:val="00BC2AAA"/>
    <w:rsid w:val="00BC3464"/>
    <w:rsid w:val="00BC5B6F"/>
    <w:rsid w:val="00BC5EF9"/>
    <w:rsid w:val="00BC6525"/>
    <w:rsid w:val="00BD0E59"/>
    <w:rsid w:val="00BD36E3"/>
    <w:rsid w:val="00BD402C"/>
    <w:rsid w:val="00BD5B05"/>
    <w:rsid w:val="00BD5BC4"/>
    <w:rsid w:val="00BD5D75"/>
    <w:rsid w:val="00BE188A"/>
    <w:rsid w:val="00BE7310"/>
    <w:rsid w:val="00BF02FE"/>
    <w:rsid w:val="00BF1B44"/>
    <w:rsid w:val="00BF28A4"/>
    <w:rsid w:val="00BF2EE3"/>
    <w:rsid w:val="00BF55C3"/>
    <w:rsid w:val="00BF6CE8"/>
    <w:rsid w:val="00C004CF"/>
    <w:rsid w:val="00C00574"/>
    <w:rsid w:val="00C0361F"/>
    <w:rsid w:val="00C0372E"/>
    <w:rsid w:val="00C0633A"/>
    <w:rsid w:val="00C064F1"/>
    <w:rsid w:val="00C0681A"/>
    <w:rsid w:val="00C0716E"/>
    <w:rsid w:val="00C073F7"/>
    <w:rsid w:val="00C0761E"/>
    <w:rsid w:val="00C10617"/>
    <w:rsid w:val="00C11571"/>
    <w:rsid w:val="00C11715"/>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3009F"/>
    <w:rsid w:val="00C30FAF"/>
    <w:rsid w:val="00C31C94"/>
    <w:rsid w:val="00C32255"/>
    <w:rsid w:val="00C334EF"/>
    <w:rsid w:val="00C375EF"/>
    <w:rsid w:val="00C379F8"/>
    <w:rsid w:val="00C37C91"/>
    <w:rsid w:val="00C41845"/>
    <w:rsid w:val="00C4243B"/>
    <w:rsid w:val="00C4377E"/>
    <w:rsid w:val="00C4378D"/>
    <w:rsid w:val="00C449C3"/>
    <w:rsid w:val="00C45283"/>
    <w:rsid w:val="00C45EE3"/>
    <w:rsid w:val="00C4684F"/>
    <w:rsid w:val="00C52A3B"/>
    <w:rsid w:val="00C569D9"/>
    <w:rsid w:val="00C56A0C"/>
    <w:rsid w:val="00C5719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A3A"/>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20AC"/>
    <w:rsid w:val="00D72861"/>
    <w:rsid w:val="00D728AB"/>
    <w:rsid w:val="00D74516"/>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E7CA0"/>
    <w:rsid w:val="00DF0315"/>
    <w:rsid w:val="00DF03A4"/>
    <w:rsid w:val="00DF14D3"/>
    <w:rsid w:val="00DF17C4"/>
    <w:rsid w:val="00DF6FFA"/>
    <w:rsid w:val="00E0047B"/>
    <w:rsid w:val="00E01012"/>
    <w:rsid w:val="00E01362"/>
    <w:rsid w:val="00E01B91"/>
    <w:rsid w:val="00E01D36"/>
    <w:rsid w:val="00E020E6"/>
    <w:rsid w:val="00E058DE"/>
    <w:rsid w:val="00E05C19"/>
    <w:rsid w:val="00E060B7"/>
    <w:rsid w:val="00E075B0"/>
    <w:rsid w:val="00E13A9D"/>
    <w:rsid w:val="00E14C2C"/>
    <w:rsid w:val="00E14E8A"/>
    <w:rsid w:val="00E16F99"/>
    <w:rsid w:val="00E20F9E"/>
    <w:rsid w:val="00E21868"/>
    <w:rsid w:val="00E21BF7"/>
    <w:rsid w:val="00E222DF"/>
    <w:rsid w:val="00E22890"/>
    <w:rsid w:val="00E25784"/>
    <w:rsid w:val="00E259A5"/>
    <w:rsid w:val="00E27BB9"/>
    <w:rsid w:val="00E320D2"/>
    <w:rsid w:val="00E325BB"/>
    <w:rsid w:val="00E3329B"/>
    <w:rsid w:val="00E3468F"/>
    <w:rsid w:val="00E375F1"/>
    <w:rsid w:val="00E433F6"/>
    <w:rsid w:val="00E44048"/>
    <w:rsid w:val="00E4426D"/>
    <w:rsid w:val="00E506DB"/>
    <w:rsid w:val="00E515C2"/>
    <w:rsid w:val="00E51A81"/>
    <w:rsid w:val="00E54C35"/>
    <w:rsid w:val="00E560BA"/>
    <w:rsid w:val="00E56727"/>
    <w:rsid w:val="00E60AA9"/>
    <w:rsid w:val="00E60CE3"/>
    <w:rsid w:val="00E622DE"/>
    <w:rsid w:val="00E631FF"/>
    <w:rsid w:val="00E632CA"/>
    <w:rsid w:val="00E63612"/>
    <w:rsid w:val="00E6367D"/>
    <w:rsid w:val="00E63AF8"/>
    <w:rsid w:val="00E70941"/>
    <w:rsid w:val="00E763AE"/>
    <w:rsid w:val="00E76F09"/>
    <w:rsid w:val="00E77290"/>
    <w:rsid w:val="00E80680"/>
    <w:rsid w:val="00E8085F"/>
    <w:rsid w:val="00E811B1"/>
    <w:rsid w:val="00E82FFC"/>
    <w:rsid w:val="00E839DA"/>
    <w:rsid w:val="00E86FCF"/>
    <w:rsid w:val="00E91A7E"/>
    <w:rsid w:val="00E92747"/>
    <w:rsid w:val="00E94339"/>
    <w:rsid w:val="00E94AEC"/>
    <w:rsid w:val="00E95BDB"/>
    <w:rsid w:val="00E96CC3"/>
    <w:rsid w:val="00E96EBA"/>
    <w:rsid w:val="00EA1251"/>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E5CDD"/>
    <w:rsid w:val="00EF0AFB"/>
    <w:rsid w:val="00EF3B71"/>
    <w:rsid w:val="00EF4509"/>
    <w:rsid w:val="00EF46EC"/>
    <w:rsid w:val="00EF4849"/>
    <w:rsid w:val="00EF60AE"/>
    <w:rsid w:val="00EF7DCE"/>
    <w:rsid w:val="00F032A4"/>
    <w:rsid w:val="00F06769"/>
    <w:rsid w:val="00F070E4"/>
    <w:rsid w:val="00F072FE"/>
    <w:rsid w:val="00F10E2E"/>
    <w:rsid w:val="00F12153"/>
    <w:rsid w:val="00F13517"/>
    <w:rsid w:val="00F13B34"/>
    <w:rsid w:val="00F145C1"/>
    <w:rsid w:val="00F14EA6"/>
    <w:rsid w:val="00F16F73"/>
    <w:rsid w:val="00F21BFE"/>
    <w:rsid w:val="00F21DA5"/>
    <w:rsid w:val="00F227F3"/>
    <w:rsid w:val="00F23E98"/>
    <w:rsid w:val="00F25A9F"/>
    <w:rsid w:val="00F25FC4"/>
    <w:rsid w:val="00F2629D"/>
    <w:rsid w:val="00F326B5"/>
    <w:rsid w:val="00F32B45"/>
    <w:rsid w:val="00F32E7A"/>
    <w:rsid w:val="00F3480A"/>
    <w:rsid w:val="00F35942"/>
    <w:rsid w:val="00F37518"/>
    <w:rsid w:val="00F4115E"/>
    <w:rsid w:val="00F422F3"/>
    <w:rsid w:val="00F43A1C"/>
    <w:rsid w:val="00F449E1"/>
    <w:rsid w:val="00F4652D"/>
    <w:rsid w:val="00F51552"/>
    <w:rsid w:val="00F53065"/>
    <w:rsid w:val="00F56D76"/>
    <w:rsid w:val="00F57531"/>
    <w:rsid w:val="00F60B0D"/>
    <w:rsid w:val="00F60B8E"/>
    <w:rsid w:val="00F613DF"/>
    <w:rsid w:val="00F61EE9"/>
    <w:rsid w:val="00F66F43"/>
    <w:rsid w:val="00F70A2F"/>
    <w:rsid w:val="00F71533"/>
    <w:rsid w:val="00F71E11"/>
    <w:rsid w:val="00F73562"/>
    <w:rsid w:val="00F7670F"/>
    <w:rsid w:val="00F80E3C"/>
    <w:rsid w:val="00F816DA"/>
    <w:rsid w:val="00F82604"/>
    <w:rsid w:val="00F8367D"/>
    <w:rsid w:val="00F85EE4"/>
    <w:rsid w:val="00F86277"/>
    <w:rsid w:val="00F90832"/>
    <w:rsid w:val="00F929D0"/>
    <w:rsid w:val="00F937CF"/>
    <w:rsid w:val="00F939DA"/>
    <w:rsid w:val="00F93A09"/>
    <w:rsid w:val="00F93A35"/>
    <w:rsid w:val="00F97B3D"/>
    <w:rsid w:val="00FA001F"/>
    <w:rsid w:val="00FA150F"/>
    <w:rsid w:val="00FA3539"/>
    <w:rsid w:val="00FA38CF"/>
    <w:rsid w:val="00FA6C47"/>
    <w:rsid w:val="00FB1310"/>
    <w:rsid w:val="00FB3A08"/>
    <w:rsid w:val="00FB3E8E"/>
    <w:rsid w:val="00FB7C88"/>
    <w:rsid w:val="00FC1C25"/>
    <w:rsid w:val="00FC2E07"/>
    <w:rsid w:val="00FC4D26"/>
    <w:rsid w:val="00FC5A7D"/>
    <w:rsid w:val="00FC700B"/>
    <w:rsid w:val="00FC7EB6"/>
    <w:rsid w:val="00FD305F"/>
    <w:rsid w:val="00FD4D2F"/>
    <w:rsid w:val="00FD53DA"/>
    <w:rsid w:val="00FD5849"/>
    <w:rsid w:val="00FD6321"/>
    <w:rsid w:val="00FD6548"/>
    <w:rsid w:val="00FD706E"/>
    <w:rsid w:val="00FE103A"/>
    <w:rsid w:val="00FE2BF3"/>
    <w:rsid w:val="00FE33FF"/>
    <w:rsid w:val="00FE39E4"/>
    <w:rsid w:val="00FE54EC"/>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tiff"/><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2.jpeg"/><Relationship Id="rId34" Type="http://schemas.openxmlformats.org/officeDocument/2006/relationships/image" Target="media/image23.emf"/><Relationship Id="rId35" Type="http://schemas.openxmlformats.org/officeDocument/2006/relationships/image" Target="media/image24.jpeg"/><Relationship Id="rId36" Type="http://schemas.openxmlformats.org/officeDocument/2006/relationships/fontTable" Target="fontTable.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8905F6-5685-3343-B925-7D3E34FEF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80</Pages>
  <Words>61377</Words>
  <Characters>349851</Characters>
  <Application>Microsoft Macintosh Word</Application>
  <DocSecurity>0</DocSecurity>
  <Lines>2915</Lines>
  <Paragraphs>8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0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44</cp:revision>
  <cp:lastPrinted>2017-07-15T15:14:00Z</cp:lastPrinted>
  <dcterms:created xsi:type="dcterms:W3CDTF">2017-07-15T15:14:00Z</dcterms:created>
  <dcterms:modified xsi:type="dcterms:W3CDTF">2017-07-1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